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63A216FC"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923A5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170DE69E" w:rsidR="004D7899" w:rsidRDefault="00056788" w:rsidP="001C401A">
      <w:pPr>
        <w:pStyle w:val="ListParagraph"/>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lastRenderedPageBreak/>
        <w:t>Abstract</w:t>
      </w:r>
    </w:p>
    <w:p w14:paraId="557195E0" w14:textId="2F5E2981"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w:t>
      </w:r>
      <w:del w:id="8" w:author="rob" w:date="2018-08-16T12:51:00Z">
        <w:r w:rsidDel="004D42AE">
          <w:delText>s</w:delText>
        </w:r>
      </w:del>
      <w:ins w:id="9" w:author="rob" w:date="2018-08-16T12:51:00Z">
        <w:r w:rsidR="004D42AE">
          <w:t xml:space="preserve"> networks</w:t>
        </w:r>
      </w:ins>
      <w:r>
        <w:t>.</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1B38FACE"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ins w:id="10" w:author="rob" w:date="2018-08-16T12:55:00Z">
        <w:r w:rsidR="00873074">
          <w:t>polymorphism</w:t>
        </w:r>
      </w:ins>
      <w:del w:id="11" w:author="rob" w:date="2018-08-16T12:55:00Z">
        <w:r w:rsidR="00E97092" w:rsidDel="00873074">
          <w:delText>mutation</w:delText>
        </w:r>
      </w:del>
      <w:r w:rsidR="00E97092">
        <w:t>.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 xml:space="preserve">hese challenging factors mean that even when a </w:t>
      </w:r>
      <w:ins w:id="12" w:author="rob" w:date="2018-08-16T12:52:00Z">
        <w:r w:rsidR="004D42AE">
          <w:t>marker</w:t>
        </w:r>
      </w:ins>
      <w:del w:id="13" w:author="rob" w:date="2018-08-16T12:52:00Z">
        <w:r w:rsidR="00EF75BE" w:rsidDel="004D42AE">
          <w:delText>variant</w:delText>
        </w:r>
      </w:del>
      <w:r w:rsidR="00D73850">
        <w:t xml:space="preserve"> is</w:t>
      </w:r>
      <w:r w:rsidR="00EF75BE">
        <w:t xml:space="preserve"> strongly associated with a trait, </w:t>
      </w:r>
      <w:r w:rsidR="00E4014A">
        <w:t xml:space="preserve">many </w:t>
      </w:r>
      <w:del w:id="14" w:author="rob" w:date="2018-08-16T15:38:00Z">
        <w:r w:rsidR="00E4014A" w:rsidDel="009E63D3">
          <w:delText>plausibl</w:delText>
        </w:r>
        <w:r w:rsidR="0057418A" w:rsidDel="009E63D3">
          <w:delText>e</w:delText>
        </w:r>
        <w:r w:rsidR="00EF75BE" w:rsidDel="009E63D3">
          <w:delText xml:space="preserve"> </w:delText>
        </w:r>
      </w:del>
      <w:r w:rsidR="00EF75BE">
        <w:t>candidate genes</w:t>
      </w:r>
      <w:r w:rsidR="00D73850">
        <w:t xml:space="preserve"> </w:t>
      </w:r>
      <w:r w:rsidR="0057418A">
        <w:t>are</w:t>
      </w:r>
      <w:r w:rsidR="00E4014A">
        <w:t xml:space="preserve"> equally</w:t>
      </w:r>
      <w:r w:rsidR="0057418A">
        <w:t xml:space="preserve"> </w:t>
      </w:r>
      <w:ins w:id="15" w:author="rob" w:date="2018-08-16T15:38:00Z">
        <w:r w:rsidR="009E63D3">
          <w:t>plausible</w:t>
        </w:r>
      </w:ins>
      <w:del w:id="16" w:author="rob" w:date="2018-08-16T15:38:00Z">
        <w:r w:rsidR="0057418A" w:rsidDel="009E63D3">
          <w:delText>implicated</w:delText>
        </w:r>
      </w:del>
      <w:r w:rsidR="00354FCE">
        <w:t xml:space="preserve"> until a causal </w:t>
      </w:r>
      <w:ins w:id="17" w:author="rob" w:date="2018-08-16T12:55:00Z">
        <w:r w:rsidR="00873074">
          <w:t>polymorphism</w:t>
        </w:r>
      </w:ins>
      <w:del w:id="18" w:author="rob" w:date="2018-08-16T12:55:00Z">
        <w:r w:rsidR="00354FCE" w:rsidDel="00873074">
          <w:delText>mutation</w:delText>
        </w:r>
      </w:del>
      <w:r w:rsidR="00354FCE">
        <w:t xml:space="preserve">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ins w:id="19" w:author="rob" w:date="2018-08-15T15:19:00Z">
        <w:r w:rsidR="00692F16">
          <w:t>s</w:t>
        </w:r>
      </w:ins>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5DA585F7"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20"/>
      <w:r w:rsidRPr="00002A0F">
        <w:t xml:space="preserve">including in several crop </w:t>
      </w:r>
      <w:r>
        <w:t>species</w:t>
      </w:r>
      <w:r w:rsidR="00EF75BE">
        <w:fldChar w:fldCharType="begin" w:fldLock="1"/>
      </w:r>
      <w:r w:rsidR="00840228">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id":"ITEM-9","itemData":{"DOI":"10.1101/392779","author":[{"dropping-particle":"","family":"Michno","given":"Jean-Michel","non-dropping-particle":"","parse-names":false,"suffix":""},{"dropping-particle":"","family":"Burghardt","given":"Liana T.","non-dropping-particle":"","parse-names":false,"suffix":""},{"dropping-particle":"","family":"Liu","given":"Junqi","non-dropping-particle":"","parse-names":false,"suffix":""},{"dropping-particle":"","family":"Jeffers","given":"Joseph R.","non-dropping-particle":"","parse-names":false,"suffix":""},{"dropping-particle":"","family":"Tiffin","given":"Peter","non-dropping-particle":"","parse-names":false,"suffix":""},{"dropping-particle":"","family":"Stupar","given":"Robert","non-dropping-particle":"","parse-names":false,"suffix":""},{"dropping-particle":"","family":"Myers","given":"Chad L","non-dropping-particle":"","parse-names":false,"suffix":""}],"container-title":"bioRxiv","id":"ITEM-9","issued":{"date-parts":[["2018"]]},"page":"1-31","title":"Identification of candidate genes underlying nodulation-specific phenotypes in Medicago truncatula through integration of genome- wide association studies and co-expression networks","type":"article-journal"},"uris":["http://www.mendeley.com/documents/?uuid=f7248dc5-487c-4b53-878e-67f93578f3e5"]}],"mendeley":{"formattedCitation":" (Schaefer et al., 2014; Mochida et al., 2011; Obayashi et al., 2014; Sarkar et al., 2014; Zheng and Zhao, 2013; Ozaki et al., 2010; Swanson-Wagner et al., 2012; Wen et al., 2018; Michno et al., 2018)","plainTextFormattedCitation":" (Schaefer et al., 2014; Mochida et al., 2011; Obayashi et al., 2014; Sarkar et al., 2014; Zheng and Zhao, 2013; Ozaki et al., 2010; Swanson-Wagner et al., 2012; Wen et al., 2018; Michno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840228" w:rsidRPr="00840228">
        <w:rPr>
          <w:noProof/>
        </w:rPr>
        <w:t xml:space="preserve"> (Schaefer et al., 2014; Mochida et al., 2011; Obayashi et al., 2014; Sarkar et al., 2014; Zheng and Zhao, 2013; Ozaki et al., 2010; Swanson-Wagner et al., 2012; Wen et al., 2018; Michno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20"/>
      <w:r w:rsidR="00416E74">
        <w:rPr>
          <w:rStyle w:val="CommentReference"/>
        </w:rPr>
        <w:commentReference w:id="20"/>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68674169" w:rsidR="00013461" w:rsidRDefault="00EA3C7A" w:rsidP="001C401A">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923A5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923A5D">
        <w:t>Methods</w:t>
      </w:r>
      <w:r w:rsidR="00ED0580">
        <w:fldChar w:fldCharType="end"/>
      </w:r>
      <w:r w:rsidR="00ED0580">
        <w:t xml:space="preserve"> </w:t>
      </w:r>
      <w:r w:rsidR="00C46D31">
        <w:t>for details on each component)</w:t>
      </w:r>
      <w:r w:rsidR="00B77B21">
        <w:t>.</w:t>
      </w:r>
    </w:p>
    <w:p w14:paraId="3313DF6E" w14:textId="6CF14199" w:rsidR="00DB272B" w:rsidRDefault="00AF201D" w:rsidP="001C401A">
      <w:pPr>
        <w:rPr>
          <w:ins w:id="21"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22" w:author="rob" w:date="2018-08-12T15:20:00Z">
        <w:r w:rsidR="00C46D31">
          <w:delText xml:space="preserve"> (</w:delText>
        </w:r>
        <w:r w:rsidR="00CE1A7A">
          <w:fldChar w:fldCharType="begin"/>
        </w:r>
        <w:r w:rsidR="00CE1A7A" w:rsidRPr="00162A7B">
          <w:delInstrText xml:space="preserve"> REF _Ref447101528 \h </w:delInstrText>
        </w:r>
        <w:r w:rsidR="00BD7995" w:rsidRPr="00162A7B">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23"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ins w:id="24" w:author="rob" w:date="2018-08-15T15:30:00Z">
        <w:r w:rsidR="00840006">
          <w:t xml:space="preserve"> (i.e. unthresholded)</w:t>
        </w:r>
      </w:ins>
      <w:r w:rsidR="00B77B21">
        <w:t xml:space="preserve"> of </w:t>
      </w:r>
      <w:r w:rsidR="00CA6BB2">
        <w:t xml:space="preserve">genes </w:t>
      </w:r>
      <w:r w:rsidR="00F763C1">
        <w:t>near</w:t>
      </w:r>
      <w:r w:rsidR="00CA6BB2">
        <w:t xml:space="preserve"> GWAS peaks</w:t>
      </w:r>
      <w:del w:id="25" w:author="rob" w:date="2018-08-12T15:20:00Z">
        <w:r w:rsidR="00B77B21">
          <w:delText>.</w:delText>
        </w:r>
      </w:del>
      <w:ins w:id="26" w:author="rob" w:date="2018-08-12T15:20:00Z">
        <w:r w:rsidR="00D7652E">
          <w:t xml:space="preserve">. Specifically, density </w:t>
        </w:r>
        <w:r w:rsidR="003D63BB">
          <w:t>is obtained by computing the</w:t>
        </w:r>
        <w:r w:rsidR="00701F62">
          <w:t xml:space="preserve"> mean</w:t>
        </w:r>
      </w:ins>
      <w:ins w:id="27" w:author="rob" w:date="2018-08-15T15:31:00Z">
        <w:r w:rsidR="002A1CEB">
          <w:t xml:space="preserve"> of raw</w:t>
        </w:r>
      </w:ins>
      <w:ins w:id="28" w:author="rob" w:date="2018-08-12T15:20:00Z">
        <w:r w:rsidR="00D7652E">
          <w:t xml:space="preserve"> interaction score</w:t>
        </w:r>
      </w:ins>
      <w:ins w:id="29" w:author="rob" w:date="2018-08-15T15:31:00Z">
        <w:r w:rsidR="002A1CEB">
          <w:t>s</w:t>
        </w:r>
      </w:ins>
      <w:ins w:id="30"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31" w:author="rob" w:date="2018-08-12T15:20:00Z">
        <w:r w:rsidR="00D7652E">
          <w:fldChar w:fldCharType="separate"/>
        </w:r>
      </w:ins>
      <w:ins w:id="32" w:author="rob" w:date="2018-08-16T14:57:00Z">
        <w:r w:rsidR="00923A5D" w:rsidRPr="005150E6">
          <w:rPr>
            <w:rFonts w:eastAsiaTheme="minorEastAsia"/>
          </w:rPr>
          <w:t>Eq. 1</w:t>
        </w:r>
      </w:ins>
      <w:ins w:id="33" w:author="rob" w:date="2018-08-12T15:20:00Z">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ins w:id="34" w:author="rob" w:date="2018-08-15T15:33:00Z">
        <w:r w:rsidR="002A1CEB">
          <w:t xml:space="preserve">significant (Z≥3) </w:t>
        </w:r>
      </w:ins>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ins w:id="35" w:author="rob" w:date="2018-08-15T15:34:00Z">
        <w:r w:rsidR="000E2169">
          <w:t xml:space="preserve"> (global interactions)</w:t>
        </w:r>
      </w:ins>
      <w:r w:rsidR="00BE09C6">
        <w:t>.</w:t>
      </w:r>
      <w:r w:rsidR="00D7652E">
        <w:t xml:space="preserve"> </w:t>
      </w:r>
      <w:ins w:id="36"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37" w:author="rob" w:date="2018-08-12T15:20:00Z">
        <w:r w:rsidR="00D7652E">
          <w:fldChar w:fldCharType="separate"/>
        </w:r>
      </w:ins>
      <w:ins w:id="38" w:author="rob" w:date="2018-08-16T14:57:00Z">
        <w:r w:rsidR="00923A5D">
          <w:t>Eq. 2</w:t>
        </w:r>
      </w:ins>
      <w:ins w:id="39" w:author="rob" w:date="2018-08-12T15:20:00Z">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40" w:author="rob" w:date="2018-08-12T15:20:00Z">
        <w:r w:rsidR="000B2E54">
          <w:delText>(</w:delText>
        </w:r>
      </w:del>
      <w:ins w:id="41"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923A5D" w:rsidRPr="005150E6">
        <w:rPr>
          <w:rFonts w:eastAsiaTheme="minorEastAsia"/>
        </w:rPr>
        <w:t>Eq.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923A5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923A5D">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923A5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ins w:id="42" w:author="rob" w:date="2018-08-16T15:40:00Z">
        <w:r w:rsidR="009E63D3">
          <w:t xml:space="preserve"> corresponding</w:t>
        </w:r>
      </w:ins>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6296A70D" w:rsidR="00F42CCC" w:rsidRDefault="00C12EC1" w:rsidP="001C401A">
      <w:ins w:id="43" w:author="rob" w:date="2018-08-12T15:20:00Z">
        <w:r>
          <w:t>Camoco</w:t>
        </w:r>
        <w:r w:rsidR="007A563C">
          <w:t xml:space="preserve"> allows users to build, validate, and analyze datasets using common file</w:t>
        </w:r>
      </w:ins>
      <w:ins w:id="44" w:author="rob" w:date="2018-08-15T15:38:00Z">
        <w:r w:rsidR="00D26EFD">
          <w:t>-</w:t>
        </w:r>
      </w:ins>
      <w:ins w:id="45" w:author="rob" w:date="2018-08-12T15:20:00Z">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w:t>
        </w:r>
      </w:ins>
      <w:ins w:id="46" w:author="rob" w:date="2018-08-16T15:40:00Z">
        <w:r w:rsidR="00D057D2">
          <w:t>,</w:t>
        </w:r>
      </w:ins>
      <w:ins w:id="47" w:author="rob" w:date="2018-08-12T15:20:00Z">
        <w:r w:rsidR="004754BE">
          <w:t xml:space="preserve">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0A622370"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w:t>
      </w:r>
      <w:ins w:id="48" w:author="rob" w:date="2018-08-16T15:41:00Z">
        <w:r w:rsidR="00D057D2">
          <w:t>-</w:t>
        </w:r>
      </w:ins>
      <w:del w:id="49" w:author="rob" w:date="2018-08-16T15:41:00Z">
        <w:r w:rsidDel="00D057D2">
          <w:delText xml:space="preserve"> </w:delText>
        </w:r>
      </w:del>
      <w:r>
        <w:t>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56269BBD"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923A5D">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923A5D">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D14BA1">
        <w:fldChar w:fldCharType="begin"/>
      </w:r>
      <w:r w:rsidR="00D14BA1">
        <w:instrText xml:space="preserve"> REF _Ref522107570 \h </w:instrText>
      </w:r>
      <w:r w:rsidR="00D14BA1">
        <w:fldChar w:fldCharType="separate"/>
      </w:r>
      <w:r w:rsidR="00923A5D">
        <w:t>Table 1</w:t>
      </w:r>
      <w:r w:rsidR="00D14BA1">
        <w:fldChar w:fldCharType="end"/>
      </w:r>
      <w:r w:rsidR="00C55CE7">
        <w:t xml:space="preserve">; </w:t>
      </w:r>
      <w:r w:rsidR="00C55CE7">
        <w:fldChar w:fldCharType="begin"/>
      </w:r>
      <w:r w:rsidR="00C55CE7">
        <w:instrText xml:space="preserve"> REF _Ref522191446 \h </w:instrText>
      </w:r>
      <w:r w:rsidR="00C55CE7">
        <w:fldChar w:fldCharType="separate"/>
      </w:r>
      <w:r w:rsidR="00923A5D">
        <w:t xml:space="preserve">Supp. </w:t>
      </w:r>
      <w:r w:rsidR="00923A5D" w:rsidRPr="006C60D0">
        <w:t>Table 1</w:t>
      </w:r>
      <w:r w:rsidR="00C55CE7">
        <w:fldChar w:fldCharType="end"/>
      </w:r>
      <w:r w:rsidR="00BF1A19">
        <w:t>).</w:t>
      </w:r>
      <w:r w:rsidR="000B6221">
        <w:t xml:space="preserve"> </w:t>
      </w:r>
      <w:r w:rsidR="004C74DC">
        <w:t>Indeed</w:t>
      </w:r>
      <w:ins w:id="50" w:author="rob" w:date="2018-08-15T15:43:00Z">
        <w:r w:rsidR="00BC3018">
          <w:t>,</w:t>
        </w:r>
      </w:ins>
      <w:r w:rsidR="004C74DC">
        <w:t xml:space="preserve"> we observed enrichment for a large number of GO terms for both metrics in all three networks</w:t>
      </w:r>
      <w:del w:id="51" w:author="rob" w:date="2018-08-15T15:43:00Z">
        <w:r w:rsidR="004C74DC" w:rsidDel="00447DC6">
          <w:delText>,</w:delText>
        </w:r>
      </w:del>
      <w:r w:rsidR="00BF1A19">
        <w:t xml:space="preserve"> as well similar levels of</w:t>
      </w:r>
      <w:r w:rsidR="00B4657C">
        <w:t xml:space="preserve"> enriched modules derived from a graph clustering approach</w:t>
      </w:r>
      <w:r w:rsidR="00BF1A19">
        <w:t xml:space="preserve"> (</w:t>
      </w:r>
      <w:r w:rsidR="00D14BA1">
        <w:fldChar w:fldCharType="begin"/>
      </w:r>
      <w:r w:rsidR="00D14BA1">
        <w:instrText xml:space="preserve"> REF _Ref522107582 \h </w:instrText>
      </w:r>
      <w:r w:rsidR="00D14BA1">
        <w:fldChar w:fldCharType="separate"/>
      </w:r>
      <w:r w:rsidR="00923A5D">
        <w:t>Table 2</w:t>
      </w:r>
      <w:r w:rsidR="00D14BA1">
        <w:fldChar w:fldCharType="end"/>
      </w:r>
      <w:r w:rsidR="00C55CE7">
        <w:t xml:space="preserve">; </w:t>
      </w:r>
      <w:r w:rsidR="00C55CE7">
        <w:fldChar w:fldCharType="begin"/>
      </w:r>
      <w:r w:rsidR="00C55CE7">
        <w:instrText xml:space="preserve"> REF _Ref522191469 \h </w:instrText>
      </w:r>
      <w:r w:rsidR="00C55CE7">
        <w:fldChar w:fldCharType="separate"/>
      </w:r>
      <w:r w:rsidR="00923A5D">
        <w:t>Supp. Table 2</w:t>
      </w:r>
      <w:r w:rsidR="00C55CE7">
        <w:fldChar w:fldCharType="end"/>
      </w:r>
      <w:r w:rsidR="00C55CE7">
        <w:t>;</w:t>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923A5D">
        <w:t>Discussion</w:t>
      </w:r>
      <w:r w:rsidR="00482BFA">
        <w:fldChar w:fldCharType="end"/>
      </w:r>
      <w:ins w:id="52" w:author="rob" w:date="2018-08-16T14:03:00Z">
        <w:r w:rsidR="00C55CE7">
          <w:t>,</w:t>
        </w:r>
      </w:ins>
      <w:r w:rsidR="00482BFA">
        <w:t xml:space="preserve"> </w:t>
      </w:r>
      <w:r w:rsidR="004C74DC">
        <w:fldChar w:fldCharType="begin"/>
      </w:r>
      <w:r w:rsidR="004C74DC">
        <w:instrText xml:space="preserve"> REF _Ref502242324 \h </w:instrText>
      </w:r>
      <w:r w:rsidR="001C401A">
        <w:instrText xml:space="preserve"> \* MERGEFORMAT </w:instrText>
      </w:r>
      <w:r w:rsidR="004C74DC">
        <w:fldChar w:fldCharType="separate"/>
      </w:r>
      <w:r w:rsidR="00923A5D">
        <w:t>Supplementary Text</w:t>
      </w:r>
      <w:r w:rsidR="004C74DC">
        <w:fldChar w:fldCharType="end"/>
      </w:r>
      <w:r w:rsidR="00C55CE7">
        <w:t xml:space="preserve"> and </w:t>
      </w:r>
      <w:r w:rsidR="00C55CE7">
        <w:fldChar w:fldCharType="begin"/>
      </w:r>
      <w:r w:rsidR="00C55CE7">
        <w:instrText xml:space="preserve"> REF _Ref522191488 \h </w:instrText>
      </w:r>
      <w:r w:rsidR="00C55CE7">
        <w:fldChar w:fldCharType="separate"/>
      </w:r>
      <w:r w:rsidR="00923A5D">
        <w:t>Supp. Table 3</w:t>
      </w:r>
      <w:r w:rsidR="00C55CE7">
        <w:fldChar w:fldCharType="end"/>
      </w:r>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6E35DCAF"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8D33AC">
        <w:t xml:space="preserve"> </w:t>
      </w:r>
      <w:r w:rsidR="00493EDC">
        <w:t>inset).</w:t>
      </w:r>
    </w:p>
    <w:p w14:paraId="1803AF10" w14:textId="6B923B5D"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53" w:author="rob" w:date="2018-08-12T15:20:00Z">
        <w:r>
          <w:delText>possible</w:delText>
        </w:r>
      </w:del>
      <w:ins w:id="54" w:author="rob" w:date="2018-08-12T15:20:00Z">
        <w:r w:rsidR="00DE4091">
          <w:t>the bias of strong co-expression among</w:t>
        </w:r>
      </w:ins>
      <w:r w:rsidR="00DE4091">
        <w:t xml:space="preserve"> </w:t>
      </w:r>
      <w:r w:rsidR="00DE4091">
        <w:rPr>
          <w:i/>
        </w:rPr>
        <w:t>cis</w:t>
      </w:r>
      <w:r w:rsidR="00DE4091">
        <w:t xml:space="preserve"> </w:t>
      </w:r>
      <w:del w:id="55" w:author="rob" w:date="2018-08-12T15:20:00Z">
        <w:r>
          <w:delText>regulation within network metrics described here</w:delText>
        </w:r>
      </w:del>
      <w:ins w:id="56" w:author="rob" w:date="2018-08-12T15:20:00Z">
        <w:r w:rsidR="00DE4091">
          <w:t>genes</w:t>
        </w:r>
      </w:ins>
      <w:r w:rsidR="00DE4091">
        <w:t xml:space="preserve">, only interactions </w:t>
      </w:r>
      <w:del w:id="57" w:author="rob" w:date="2018-08-12T15:20:00Z">
        <w:r>
          <w:delText xml:space="preserve">that span different </w:delText>
        </w:r>
        <w:r w:rsidR="00AD2693">
          <w:delText xml:space="preserve">GWAS </w:delText>
        </w:r>
        <w:r>
          <w:delText>loci</w:delText>
        </w:r>
        <w:r w:rsidR="00133517">
          <w:delText xml:space="preserve"> (</w:delText>
        </w:r>
      </w:del>
      <w:ins w:id="58"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59" w:author="rob" w:date="2018-08-12T15:20:00Z">
        <w:r w:rsidR="00EF45C1">
          <w:delText>for</w:delText>
        </w:r>
      </w:del>
      <w:ins w:id="60" w:author="rob" w:date="2018-08-12T15:20:00Z">
        <w:r w:rsidR="009624DE">
          <w:t xml:space="preserve">when </w:t>
        </w:r>
        <w:r w:rsidR="00F36233">
          <w:t>evaluating</w:t>
        </w:r>
      </w:ins>
      <w:r w:rsidR="009624DE">
        <w:t xml:space="preserve"> GWAS</w:t>
      </w:r>
      <w:del w:id="61" w:author="rob" w:date="2018-08-12T15:20:00Z">
        <w:r w:rsidR="0074143C">
          <w:delText>-</w:delText>
        </w:r>
        <w:r w:rsidR="00EF45C1">
          <w:delText xml:space="preserve">network overlap </w:delText>
        </w:r>
        <w:r w:rsidR="00724685">
          <w:delText>calculation</w:delText>
        </w:r>
      </w:del>
      <w:ins w:id="62"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923A5D">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849D458"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923A5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74947E2C" w:rsidR="008D7F45" w:rsidRDefault="000F1264" w:rsidP="001C401A">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the fraction of genes involved in a biological process</w:t>
      </w:r>
      <w:del w:id="63" w:author="rob" w:date="2018-08-16T15:42:00Z">
        <w:r w:rsidR="00CA0B8B" w:rsidDel="00D057D2">
          <w:delText>,</w:delText>
        </w:r>
      </w:del>
      <w:r w:rsidR="00CA0B8B">
        <w:t xml:space="preserve">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923A5D">
        <w:t>Eq. 5</w:t>
      </w:r>
      <w:r w:rsidR="005364E4">
        <w:fldChar w:fldCharType="end"/>
      </w:r>
      <w:r w:rsidR="00126FBB">
        <w:t>)</w:t>
      </w:r>
      <w:r w:rsidR="00066CFC">
        <w:t>.</w:t>
      </w:r>
    </w:p>
    <w:p w14:paraId="5E85A01F" w14:textId="770ADA27"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923A5D">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E956628"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64" w:author="rob" w:date="2018-08-12T15:20:00Z">
        <w:r w:rsidR="00FB591C">
          <w:t>GO terms with significantly</w:t>
        </w:r>
        <w:r w:rsidR="00D73A59">
          <w:t xml:space="preserve"> </w:t>
        </w:r>
      </w:ins>
      <w:r w:rsidR="00D73A59">
        <w:t>co-expressed</w:t>
      </w:r>
      <w:r w:rsidR="00BF2EBE">
        <w:t xml:space="preserve"> </w:t>
      </w:r>
      <w:del w:id="65" w:author="rob" w:date="2018-08-14T16:35:00Z">
        <w:r w:rsidR="00D73A59" w:rsidDel="007D4242">
          <w:delText xml:space="preserve"> </w:delText>
        </w:r>
      </w:del>
      <w:del w:id="66" w:author="rob" w:date="2018-08-12T15:20:00Z">
        <w:r w:rsidR="00D149DC">
          <w:delText>GO terms</w:delText>
        </w:r>
      </w:del>
      <w:ins w:id="67" w:author="rob" w:date="2018-08-12T15:20:00Z">
        <w:r w:rsidR="00D73A59">
          <w:t>genes</w:t>
        </w:r>
      </w:ins>
      <w:r w:rsidR="00B67DB0">
        <w:t xml:space="preserve"> (</w:t>
      </w:r>
      <w:r w:rsidR="00B67DB0" w:rsidRPr="00B54B7E">
        <w:rPr>
          <w:i/>
        </w:rPr>
        <w:t>p</w:t>
      </w:r>
      <w:r w:rsidR="00673F4B">
        <w:t xml:space="preserve"> ≤</w:t>
      </w:r>
      <w:r w:rsidR="00B67DB0">
        <w:t xml:space="preserve"> 0.05; </w:t>
      </w:r>
      <w:r w:rsidR="00C55CE7">
        <w:fldChar w:fldCharType="begin"/>
      </w:r>
      <w:r w:rsidR="00C55CE7">
        <w:instrText xml:space="preserve"> REF _Ref522107570 \h </w:instrText>
      </w:r>
      <w:r w:rsidR="00C55CE7">
        <w:fldChar w:fldCharType="separate"/>
      </w:r>
      <w:r w:rsidR="00923A5D">
        <w:t>Table 1</w:t>
      </w:r>
      <w:r w:rsidR="00C55CE7">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w:t>
      </w:r>
      <w:ins w:id="68" w:author="rob" w:date="2018-08-16T15:42:00Z">
        <w:r w:rsidR="00994AF2">
          <w:t>was</w:t>
        </w:r>
      </w:ins>
      <w:del w:id="69" w:author="rob" w:date="2018-08-16T15:42:00Z">
        <w:r w:rsidR="00D246F5" w:rsidRPr="004B0328" w:rsidDel="00994AF2">
          <w:delText>being</w:delText>
        </w:r>
      </w:del>
      <w:r w:rsidR="00D246F5" w:rsidRPr="004B0328">
        <w:t xml:space="preserve">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20696036" w:rsidR="009838D1" w:rsidRDefault="00727EAC" w:rsidP="001C401A">
      <w:r>
        <w:t>Subnetwork density</w:t>
      </w:r>
      <w:r w:rsidR="00EA18F1">
        <w:t xml:space="preserve"> and locality were</w:t>
      </w:r>
      <w:r>
        <w:t xml:space="preserve"> measured for</w:t>
      </w:r>
      <w:r w:rsidR="00D73A59">
        <w:t xml:space="preserve"> </w:t>
      </w:r>
      <w:ins w:id="70" w:author="rob" w:date="2018-08-12T15:20:00Z">
        <w:r w:rsidR="00D73A59">
          <w:t xml:space="preserve">GO terms with </w:t>
        </w:r>
      </w:ins>
      <w:r w:rsidR="00D73A59">
        <w:t xml:space="preserve">significantly co-expressed </w:t>
      </w:r>
      <w:del w:id="71" w:author="rob" w:date="2018-08-12T15:20:00Z">
        <w:r>
          <w:delText>GO terms</w:delText>
        </w:r>
      </w:del>
      <w:ins w:id="72"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483FAA">
        <w:fldChar w:fldCharType="begin"/>
      </w:r>
      <w:r w:rsidR="00483FAA">
        <w:instrText xml:space="preserve"> REF _Ref522191590 \h </w:instrText>
      </w:r>
      <w:r w:rsidR="00483FAA">
        <w:fldChar w:fldCharType="separate"/>
      </w:r>
      <w:r w:rsidR="00923A5D">
        <w:t>Supp. Table 4</w:t>
      </w:r>
      <w:r w:rsidR="00483FAA">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923A5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923A5D">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24838A47"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923A5D">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71FB337A"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w:t>
      </w:r>
      <w:ins w:id="73" w:author="rob" w:date="2018-08-12T15:20:00Z">
        <w:r w:rsidR="00FD12C7">
          <w:t xml:space="preserve">GO terms with </w:t>
        </w:r>
      </w:ins>
      <w:r w:rsidR="00FD12C7">
        <w:t xml:space="preserve">strongly co-expressed </w:t>
      </w:r>
      <w:del w:id="74" w:author="rob" w:date="2018-08-12T15:20:00Z">
        <w:r w:rsidR="00A07B70">
          <w:delText>GO terms</w:delText>
        </w:r>
      </w:del>
      <w:ins w:id="75"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76" w:author="rob" w:date="2018-08-12T15:20:00Z">
        <w:r w:rsidR="00A07B70">
          <w:delText xml:space="preserve">moderately co-expressed </w:delText>
        </w:r>
      </w:del>
      <w:r w:rsidR="006909B0">
        <w:t>GO terms</w:t>
      </w:r>
      <w:ins w:id="77"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923A5D">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7DB7EDC3" w:rsidR="009838D1" w:rsidRDefault="001A50B4" w:rsidP="001C401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78" w:author="rob" w:date="2018-08-12T15:20:00Z">
        <w:r w:rsidR="000B21DB">
          <w:delText>S</w:delText>
        </w:r>
        <w:r w:rsidR="002A10E6">
          <w:delText xml:space="preserve">ignificantly co-expressed </w:delText>
        </w:r>
      </w:del>
      <w:r w:rsidR="005124C5">
        <w:t xml:space="preserve">GO terms </w:t>
      </w:r>
      <w:del w:id="79" w:author="rob" w:date="2018-08-12T15:20:00Z">
        <w:r w:rsidR="000B21DB">
          <w:delText>of</w:delText>
        </w:r>
      </w:del>
      <w:ins w:id="80"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81"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7910A0">
        <w:fldChar w:fldCharType="begin"/>
      </w:r>
      <w:r w:rsidR="007910A0">
        <w:instrText xml:space="preserve"> REF _Ref522191590 \h </w:instrText>
      </w:r>
      <w:r w:rsidR="007910A0">
        <w:fldChar w:fldCharType="separate"/>
      </w:r>
      <w:r w:rsidR="00923A5D">
        <w:t>Supp. Table 4</w:t>
      </w:r>
      <w:r w:rsidR="007910A0">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923A5D">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923A5D">
        <w:t>Figure 5</w:t>
      </w:r>
      <w:r w:rsidR="00A95AC6">
        <w:fldChar w:fldCharType="end"/>
      </w:r>
      <w:r w:rsidR="00675CBA">
        <w:t>)</w:t>
      </w:r>
      <w:r w:rsidR="00F30EC0">
        <w:t>.</w:t>
      </w:r>
    </w:p>
    <w:p w14:paraId="1B11A57A" w14:textId="71C214E1"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923A5D">
        <w:t>Figure 5</w:t>
      </w:r>
      <w:r w:rsidR="003F6E01">
        <w:fldChar w:fldCharType="end"/>
      </w:r>
      <w:r w:rsidR="003F6E01">
        <w:t xml:space="preserve"> box</w:t>
      </w:r>
      <w:r w:rsidR="00E66D9D">
        <w:t xml:space="preserve"> </w:t>
      </w:r>
      <w:r w:rsidR="003F6E01">
        <w:t>plots)</w:t>
      </w:r>
      <w:r w:rsidR="0018098B">
        <w:t>.</w:t>
      </w:r>
    </w:p>
    <w:p w14:paraId="0F05FE68" w14:textId="1C8E8658"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82" w:author="rob" w:date="2018-08-12T15:20:00Z">
        <w:r w:rsidR="00050886">
          <w:delText>in</w:delText>
        </w:r>
      </w:del>
      <w:ins w:id="83"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923A5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84" w:author="rob" w:date="2018-08-12T15:20:00Z">
        <w:r w:rsidR="00323738">
          <w:t xml:space="preserve">GO terms with </w:t>
        </w:r>
      </w:ins>
      <w:r w:rsidR="00323738">
        <w:t xml:space="preserve">significantly co-expressed </w:t>
      </w:r>
      <w:del w:id="85" w:author="rob" w:date="2018-08-12T15:20:00Z">
        <w:r w:rsidR="005A4C13">
          <w:delText>GO t</w:delText>
        </w:r>
        <w:r w:rsidR="0067601E">
          <w:delText>erms</w:delText>
        </w:r>
      </w:del>
      <w:ins w:id="86"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923A5D">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87"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4B63238"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923A5D">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6C342FC"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923A5D">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17F8A4CF"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923A5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7910A0">
        <w:fldChar w:fldCharType="begin"/>
      </w:r>
      <w:r w:rsidR="007910A0">
        <w:instrText xml:space="preserve"> REF _Ref522191835 \h </w:instrText>
      </w:r>
      <w:r w:rsidR="007910A0">
        <w:fldChar w:fldCharType="separate"/>
      </w:r>
      <w:r w:rsidR="00923A5D">
        <w:t>Supp. Table 5</w:t>
      </w:r>
      <w:r w:rsidR="007910A0">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923A5D">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A5397A">
        <w:t>)</w:t>
      </w:r>
      <w:r w:rsidR="0099736B">
        <w:t>.</w:t>
      </w:r>
    </w:p>
    <w:p w14:paraId="58CD5500" w14:textId="2BA9D70D"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923A5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7910A0">
        <w:fldChar w:fldCharType="begin"/>
      </w:r>
      <w:r w:rsidR="007910A0">
        <w:instrText xml:space="preserve"> REF _Ref522191872 \h </w:instrText>
      </w:r>
      <w:r w:rsidR="007910A0">
        <w:fldChar w:fldCharType="separate"/>
      </w:r>
      <w:r w:rsidR="00923A5D">
        <w:t>Supp. Table 6</w:t>
      </w:r>
      <w:r w:rsidR="007910A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7910A0">
        <w:fldChar w:fldCharType="begin"/>
      </w:r>
      <w:r w:rsidR="007910A0">
        <w:instrText xml:space="preserve"> REF _Ref522191891 \h </w:instrText>
      </w:r>
      <w:r w:rsidR="007910A0">
        <w:fldChar w:fldCharType="separate"/>
      </w:r>
      <w:r w:rsidR="00923A5D">
        <w:t>Supp. Table 7</w:t>
      </w:r>
      <w:r w:rsidR="007910A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923A5D">
        <w:t>Methods</w:t>
      </w:r>
      <w:r w:rsidR="001D7079">
        <w:fldChar w:fldCharType="end"/>
      </w:r>
      <w:r>
        <w:t>).</w:t>
      </w:r>
    </w:p>
    <w:p w14:paraId="403832D9" w14:textId="4FA7585A" w:rsidR="00F11BB0" w:rsidRDefault="002172E7" w:rsidP="001C401A">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923A5D">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923A5D">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2FE316A1"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46C56F32"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923A5D" w:rsidRPr="00923A5D">
        <w:rPr>
          <w:rFonts w:eastAsiaTheme="minorEastAsia"/>
          <w:rPrChange w:id="88" w:author="rob" w:date="2018-08-16T14:57:00Z">
            <w:rPr/>
          </w:rPrChange>
        </w:rPr>
        <w:t>Eq.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923A5D">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923A5D" w:rsidRPr="009E63D3">
        <w:rPr>
          <w:bCs/>
        </w:rPr>
        <w:t>Figure</w:t>
      </w:r>
      <w:r w:rsidR="00923A5D">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923A5D">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9703E7">
        <w:fldChar w:fldCharType="begin"/>
      </w:r>
      <w:r w:rsidR="009703E7">
        <w:instrText xml:space="preserve"> REF _Ref522192395 \h </w:instrText>
      </w:r>
      <w:r w:rsidR="009703E7">
        <w:fldChar w:fldCharType="separate"/>
      </w:r>
      <w:r w:rsidR="00923A5D">
        <w:t>Supp. Table 8</w:t>
      </w:r>
      <w:r w:rsidR="009703E7">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923A5D">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923A5D">
        <w:t>Supp. Figure 7</w:t>
      </w:r>
      <w:r w:rsidR="00EB6B7C">
        <w:fldChar w:fldCharType="end"/>
      </w:r>
      <w:r w:rsidR="00493C19">
        <w:t xml:space="preserve">; </w:t>
      </w:r>
      <w:r w:rsidR="009703E7">
        <w:fldChar w:fldCharType="begin"/>
      </w:r>
      <w:r w:rsidR="009703E7">
        <w:instrText xml:space="preserve"> REF _Ref522192418 \h </w:instrText>
      </w:r>
      <w:r w:rsidR="009703E7">
        <w:fldChar w:fldCharType="separate"/>
      </w:r>
      <w:r w:rsidR="00923A5D">
        <w:t>Supp. Table 9</w:t>
      </w:r>
      <w:r w:rsidR="009703E7">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6EFAD68C"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EA2EAB">
        <w:fldChar w:fldCharType="begin"/>
      </w:r>
      <w:r w:rsidR="00EA2EAB">
        <w:instrText xml:space="preserve"> REF _Ref522192440 \h </w:instrText>
      </w:r>
      <w:r w:rsidR="00EA2EAB">
        <w:fldChar w:fldCharType="separate"/>
      </w:r>
      <w:r w:rsidR="00923A5D">
        <w:t>Supp. Table 10</w:t>
      </w:r>
      <w:r w:rsidR="00EA2EAB">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923A5D">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923A5D">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923A5D">
        <w:t>Supp. Figure 8</w:t>
      </w:r>
      <w:r w:rsidR="003D3B5A">
        <w:fldChar w:fldCharType="end"/>
      </w:r>
      <w:r w:rsidR="00616384">
        <w:t xml:space="preserve">; </w:t>
      </w:r>
      <w:r w:rsidR="00165E55">
        <w:fldChar w:fldCharType="begin"/>
      </w:r>
      <w:r w:rsidR="00165E55">
        <w:instrText xml:space="preserve"> REF _Ref522192542 \h </w:instrText>
      </w:r>
      <w:r w:rsidR="00165E55">
        <w:fldChar w:fldCharType="separate"/>
      </w:r>
      <w:r w:rsidR="00923A5D">
        <w:t>Supp. Table 11</w:t>
      </w:r>
      <w:r w:rsidR="00165E55">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3F11499B" w:rsidR="00335FB6" w:rsidRDefault="002E212F" w:rsidP="001C401A">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923A5D">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165E55">
        <w:fldChar w:fldCharType="begin"/>
      </w:r>
      <w:r w:rsidR="00165E55">
        <w:instrText xml:space="preserve"> REF _Ref522191891 \h </w:instrText>
      </w:r>
      <w:r w:rsidR="00165E55">
        <w:fldChar w:fldCharType="separate"/>
      </w:r>
      <w:r w:rsidR="00923A5D">
        <w:t>Supp. Table 7</w:t>
      </w:r>
      <w:r w:rsidR="00165E55">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89" w:name="_Ref469995568"/>
    </w:p>
    <w:p w14:paraId="76680BA2" w14:textId="77777777" w:rsidR="00335FB6" w:rsidRDefault="00B80203" w:rsidP="001C401A">
      <w:pPr>
        <w:rPr>
          <w:del w:id="90" w:author="rob" w:date="2018-08-12T15:20:00Z"/>
        </w:rPr>
      </w:pPr>
      <w:moveFromRangeStart w:id="91" w:author="rob" w:date="2018-08-12T15:20:00Z" w:name="move521850535"/>
      <w:commentRangeStart w:id="92"/>
      <w:moveFrom w:id="93" w:author="rob" w:date="2018-08-12T15:20:00Z">
        <w:r>
          <w:t>Integrating GWAS data with co-expression networks resulted a set of 610 HPO genes that are primed for functional validation (1.5% of the maize FGS).</w:t>
        </w:r>
        <w:r w:rsidR="004C123B">
          <w:t xml:space="preserve"> </w:t>
        </w:r>
      </w:moveFrom>
      <w:moveFromRangeEnd w:id="91"/>
      <w:del w:id="94"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95" w:author="rob" w:date="2018-08-12T15:20:00Z" w:name="move521850536"/>
      <w:moveFrom w:id="96"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95"/>
      <w:commentRangeEnd w:id="92"/>
      <w:r w:rsidR="00BF2EBE">
        <w:rPr>
          <w:rStyle w:val="CommentReference"/>
        </w:rPr>
        <w:commentReference w:id="92"/>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365880F1"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923A5D">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923A5D">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 xml:space="preserve">in the GWAS panel. </w:t>
      </w:r>
      <w:del w:id="97" w:author="rob" w:date="2018-08-16T16:00:00Z">
        <w:r w:rsidDel="006C3398">
          <w:delText>Moreover, t</w:delText>
        </w:r>
        <w:r w:rsidRPr="004F33CF" w:rsidDel="006C3398">
          <w:delText xml:space="preserve">he GA biosynthetic enzyme </w:delText>
        </w:r>
        <w:r w:rsidDel="006C3398">
          <w:delText>e</w:delText>
        </w:r>
        <w:r w:rsidRPr="004F33CF" w:rsidDel="006C3398">
          <w:delText>nt</w:delText>
        </w:r>
        <w:r w:rsidDel="006C3398">
          <w:delText>-k</w:delText>
        </w:r>
        <w:r w:rsidRPr="004F33CF" w:rsidDel="006C3398">
          <w:delText>aurene synthase (GRMZM2G093</w:delText>
        </w:r>
        <w:r w:rsidDel="006C3398">
          <w:delText xml:space="preserve">603) encoding the </w:delText>
        </w:r>
        <w:r w:rsidRPr="009069D9" w:rsidDel="006C3398">
          <w:rPr>
            <w:i/>
          </w:rPr>
          <w:delText>dwarf5</w:delText>
        </w:r>
        <w:r w:rsidDel="006C3398">
          <w:delText xml:space="preserve"> locus</w:delText>
        </w:r>
        <w:r w:rsidDel="006C3398">
          <w:fldChar w:fldCharType="begin" w:fldLock="1"/>
        </w:r>
        <w:r w:rsidR="00F243C0" w:rsidRPr="006C3398" w:rsidDel="006C3398">
          <w:del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 (Fu et al., 2016)"},"properties":{"noteIndex":0},"schema":"https://github.com/citation-style-language/schema/raw/master/csl-citation.json"}</w:delInstrText>
        </w:r>
        <w:r w:rsidDel="006C3398">
          <w:fldChar w:fldCharType="separate"/>
        </w:r>
        <w:r w:rsidR="00A01009" w:rsidRPr="00C56BCB" w:rsidDel="006C3398">
          <w:rPr>
            <w:noProof/>
          </w:rPr>
          <w:delText xml:space="preserve"> (Fu et al., 2016)</w:delText>
        </w:r>
        <w:r w:rsidDel="006C3398">
          <w:fldChar w:fldCharType="end"/>
        </w:r>
        <w:r w:rsidRPr="004F33CF" w:rsidDel="006C3398">
          <w:delText xml:space="preserve"> affected the concentration of seed Cd and </w:delText>
        </w:r>
        <w:r w:rsidDel="006C3398">
          <w:delText xml:space="preserve">appeared among the HPO genes for Sr in the ZmRoot network. </w:delText>
        </w:r>
        <w:r w:rsidRPr="004F33CF" w:rsidDel="006C3398">
          <w:delText>This gene is required for the biosynthesis of bioactive GA via ent-</w:delText>
        </w:r>
        <w:r w:rsidDel="006C3398">
          <w:delText>k</w:delText>
        </w:r>
        <w:r w:rsidRPr="004F33CF" w:rsidDel="006C3398">
          <w:delText>aurene</w:delText>
        </w:r>
        <w:r w:rsidDel="006C3398">
          <w:delText>,</w:delText>
        </w:r>
        <w:r w:rsidRPr="004F33CF" w:rsidDel="006C3398">
          <w:delText xml:space="preserve"> strongly suggesting that GA signaling in the roots shapes the ionome and alters the accumulation of Cd in seeds, with potential impacts on human health.</w:delText>
        </w:r>
        <w:r w:rsidDel="006C3398">
          <w:delText xml:space="preserve"> </w:delText>
        </w:r>
      </w:del>
    </w:p>
    <w:p w14:paraId="2F578C68" w14:textId="4B6DE287" w:rsidR="00A36B70" w:rsidRDefault="00A36B70" w:rsidP="001C401A">
      <w:r>
        <w:t>To test for an impact of GA signaling on the ionome and provide single-locus tests, w</w:t>
      </w:r>
      <w:r w:rsidRPr="009D3B04">
        <w:t xml:space="preserve">e </w:t>
      </w:r>
      <w:r>
        <w:t>grew</w:t>
      </w:r>
      <w:r w:rsidRPr="009D3B04">
        <w:t xml:space="preserve"> </w:t>
      </w:r>
      <w:ins w:id="98" w:author="rob" w:date="2018-08-14T16:36:00Z">
        <w:r w:rsidR="00B86D55">
          <w:t>two</w:t>
        </w:r>
      </w:ins>
      <w:del w:id="99"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100" w:author="rob" w:date="2018-08-12T15:20:00Z">
        <w:r w:rsidRPr="009D3B04">
          <w:delText>null segregating</w:delText>
        </w:r>
      </w:del>
      <w:ins w:id="101"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923A5D">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923A5D">
        <w:t>Figure 8</w:t>
      </w:r>
      <w:r>
        <w:fldChar w:fldCharType="end"/>
      </w:r>
      <w:r>
        <w:t>)</w:t>
      </w:r>
      <w:r w:rsidRPr="009D3B04">
        <w:t xml:space="preserve">. </w:t>
      </w:r>
      <w:del w:id="102" w:author="rob" w:date="2018-08-14T16:36:00Z">
        <w:r w:rsidDel="00A0306F">
          <w:delText>Dominant mutants of</w:delText>
        </w:r>
      </w:del>
      <w:ins w:id="103"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104" w:author="rob" w:date="2018-08-14T16:37:00Z">
        <w:r w:rsidDel="005A0A28">
          <w:delText>(</w:delText>
        </w:r>
      </w:del>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del w:id="105" w:author="rob" w:date="2018-08-14T16:37:00Z">
        <w:r w:rsidDel="005A0A28">
          <w:delText>)</w:delText>
        </w:r>
      </w:del>
      <w:r>
        <w:t xml:space="preserve">. </w:t>
      </w:r>
      <w:r w:rsidRPr="00BA0993">
        <w:rPr>
          <w:i/>
        </w:rPr>
        <w:t>D8-mpl</w:t>
      </w:r>
      <w:r>
        <w:t xml:space="preserve"> was</w:t>
      </w:r>
      <w:r w:rsidRPr="009D3B04">
        <w:t xml:space="preserve"> also</w:t>
      </w:r>
      <w:del w:id="106"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w:t>
      </w:r>
      <w:ins w:id="107" w:author="rob" w:date="2018-08-16T12:58:00Z">
        <w:r w:rsidR="004305E0">
          <w:t>uncharacterized</w:t>
        </w:r>
      </w:ins>
      <w:del w:id="108" w:author="rob" w:date="2018-08-16T12:58:00Z">
        <w:r w:rsidRPr="009D3B04" w:rsidDel="004305E0">
          <w:delText>unknown</w:delText>
        </w:r>
      </w:del>
      <w:r w:rsidRPr="009D3B04">
        <w:t xml:space="preserve">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109" w:author="rob" w:date="2018-08-14T16:38:00Z">
        <w:r w:rsidRPr="009D3B04" w:rsidDel="00733D80">
          <w:delText>T</w:delText>
        </w:r>
        <w:r w:rsidDel="00733D80">
          <w:delText>his</w:delText>
        </w:r>
      </w:del>
      <w:ins w:id="110"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51CE6AA4" w:rsidR="00A36B70" w:rsidRDefault="00A36B70" w:rsidP="001C401A">
      <w:r>
        <w:t>Genes co-expressed with</w:t>
      </w:r>
      <w:r w:rsidRPr="00C64B3E">
        <w:t xml:space="preserve"> </w:t>
      </w:r>
      <w:r w:rsidRPr="00BA0993">
        <w:t>D9</w:t>
      </w:r>
      <w:r>
        <w:t xml:space="preserve"> </w:t>
      </w:r>
      <w:ins w:id="111" w:author="rob" w:date="2018-08-14T16:39:00Z">
        <w:r w:rsidR="00C544D8">
          <w:t>that have</w:t>
        </w:r>
      </w:ins>
      <w:del w:id="112" w:author="rob" w:date="2018-08-14T16:39:00Z">
        <w:r w:rsidDel="00C544D8">
          <w:delText>with</w:delText>
        </w:r>
      </w:del>
      <w:r>
        <w:t xml:space="preserve"> annotated functions were investigated to determine which were</w:t>
      </w:r>
      <w:ins w:id="113"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923A5D">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w:t>
      </w:r>
      <w:ins w:id="114" w:author="rob" w:date="2018-08-16T12:58:00Z">
        <w:r w:rsidR="00C24E8E">
          <w:t>m</w:t>
        </w:r>
      </w:ins>
      <w:del w:id="115" w:author="rob" w:date="2018-08-16T12:58:00Z">
        <w:r w:rsidDel="00C24E8E">
          <w:delText>M</w:delText>
        </w:r>
      </w:del>
      <w:r>
        <w:t>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10EB27A1" w:rsidR="00B01217" w:rsidRDefault="00B01217" w:rsidP="00B01217">
      <w:r>
        <w:t>To assess the generalizability of our approach, we applied it to a separate collection of GWA studies surveying a compendium of phenotypes using the maize NAM population (</w:t>
      </w:r>
      <w:r w:rsidR="00AE6663">
        <w:fldChar w:fldCharType="begin"/>
      </w:r>
      <w:r w:rsidR="00AE6663">
        <w:instrText xml:space="preserve"> REF _Ref522108751 \h </w:instrText>
      </w:r>
      <w:r w:rsidR="00AE6663">
        <w:fldChar w:fldCharType="separate"/>
      </w:r>
      <w:r w:rsidR="00923A5D">
        <w:t>Supp. Table 12</w:t>
      </w:r>
      <w:r w:rsidR="00AE6663">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rsidR="00AE6663">
        <w:fldChar w:fldCharType="begin"/>
      </w:r>
      <w:r w:rsidR="00AE6663">
        <w:instrText xml:space="preserve"> REF _Ref522108751 \h </w:instrText>
      </w:r>
      <w:r w:rsidR="00AE6663">
        <w:fldChar w:fldCharType="separate"/>
      </w:r>
      <w:r w:rsidR="00923A5D">
        <w:t>Supp. Table 12</w:t>
      </w:r>
      <w:r w:rsidR="00AE6663">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w:t>
      </w:r>
      <w:r w:rsidR="001B4F9D">
        <w:t>ue</w:t>
      </w:r>
      <w:r>
        <w:t xml:space="preserve"> &lt; 0.05, </w:t>
      </w:r>
      <w:r w:rsidR="00AE6663">
        <w:fldChar w:fldCharType="begin"/>
      </w:r>
      <w:r w:rsidR="00AE6663">
        <w:instrText xml:space="preserve"> REF _Ref522192707 \h </w:instrText>
      </w:r>
      <w:r w:rsidR="00AE6663">
        <w:fldChar w:fldCharType="separate"/>
      </w:r>
      <w:r w:rsidR="00923A5D">
        <w:t>Supp. Table 13</w:t>
      </w:r>
      <w:r w:rsidR="00AE6663">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rsidR="00AE6663">
        <w:fldChar w:fldCharType="begin"/>
      </w:r>
      <w:r w:rsidR="00AE6663">
        <w:instrText xml:space="preserve"> REF _Ref522192718 \h </w:instrText>
      </w:r>
      <w:r w:rsidR="00AE6663">
        <w:fldChar w:fldCharType="separate"/>
      </w:r>
      <w:r w:rsidR="00923A5D">
        <w:t>Supp. Table 14</w:t>
      </w:r>
      <w:r w:rsidR="00AE6663">
        <w:fldChar w:fldCharType="end"/>
      </w:r>
      <w:r>
        <w:t>.</w:t>
      </w:r>
    </w:p>
    <w:p w14:paraId="21AF53E8" w14:textId="77777777" w:rsidR="00B01217" w:rsidRPr="0089389D" w:rsidRDefault="00B01217" w:rsidP="001C401A"/>
    <w:p w14:paraId="7C3163BA" w14:textId="0513B005" w:rsidR="006B33EA" w:rsidRDefault="006B33EA" w:rsidP="001C401A">
      <w:pPr>
        <w:pStyle w:val="Heading1"/>
      </w:pPr>
      <w:bookmarkStart w:id="116" w:name="_Ref487125611"/>
      <w:r>
        <w:t>Discussion</w:t>
      </w:r>
      <w:bookmarkEnd w:id="89"/>
      <w:bookmarkEnd w:id="116"/>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2642AFE9"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117" w:author="rob" w:date="2018-08-12T15:20:00Z">
        <w:r w:rsidR="000272DE">
          <w:delText>.</w:delText>
        </w:r>
      </w:del>
      <w:r w:rsidR="00E418AD">
        <w:t xml:space="preserve"> (</w:t>
      </w:r>
      <w:r w:rsidR="00E418AD">
        <w:fldChar w:fldCharType="begin"/>
      </w:r>
      <w:r w:rsidR="00E418AD">
        <w:instrText xml:space="preserve"> REF _Ref489428564 \h  \* MERGEFORMAT </w:instrText>
      </w:r>
      <w:r w:rsidR="00E418AD">
        <w:fldChar w:fldCharType="end"/>
      </w:r>
      <w:r w:rsidR="00E418AD" w:rsidRPr="00134E49">
        <w:t>)</w:t>
      </w:r>
      <w:r w:rsidR="000272DE">
        <w:t>. These genes would likely not have been identified using the common approach of prioritizing the genes closest to each marker SNP</w:t>
      </w:r>
      <w:ins w:id="118" w:author="rob" w:date="2018-08-12T15:20:00Z">
        <w:r w:rsidR="00200098">
          <w:t>.</w:t>
        </w:r>
        <w:r w:rsidR="000B6221">
          <w:t xml:space="preserve"> </w:t>
        </w:r>
      </w:ins>
      <w:r w:rsidR="000272DE">
        <w:t xml:space="preserve"> </w:t>
      </w:r>
    </w:p>
    <w:p w14:paraId="2F54BABD" w14:textId="5C6DC5D6" w:rsidR="000272DE" w:rsidRDefault="004C123B" w:rsidP="001C401A">
      <w:r>
        <w:t xml:space="preserve">A common approach to interpreting </w:t>
      </w:r>
      <w:r w:rsidR="00813A6D">
        <w:t>lists of significant SNPs</w:t>
      </w:r>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119" w:author="rob" w:date="2018-08-12T15:20:00Z" w:name="move521850536"/>
      <w:moveTo w:id="120"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ins w:id="121" w:author="rob" w:date="2018-08-16T12:59:00Z">
        <w:r w:rsidR="00C24E8E">
          <w:t>, so that functional validation can be applied to only those best candidates</w:t>
        </w:r>
      </w:ins>
      <w:moveTo w:id="122" w:author="rob" w:date="2018-08-12T15:20:00Z">
        <w:r w:rsidR="00B80203">
          <w:t>.</w:t>
        </w:r>
      </w:moveTo>
      <w:moveToRangeEnd w:id="119"/>
      <w:ins w:id="123"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ins w:id="124" w:author="rob" w:date="2018-08-16T13:00:00Z">
        <w:r w:rsidR="00425151">
          <w:t>additional</w:t>
        </w:r>
      </w:ins>
      <w:del w:id="125" w:author="rob" w:date="2018-08-16T13:00:00Z">
        <w:r w:rsidR="003C1804" w:rsidDel="00C24E8E">
          <w:delText>unbiased</w:delText>
        </w:r>
      </w:del>
      <w:r w:rsidR="003C1804">
        <w:t xml:space="preserve">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126"/>
      <w:ins w:id="127"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ins>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ins w:id="128" w:author="rob" w:date="2018-08-12T15:20:00Z">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126"/>
      <w:r w:rsidR="00BF2EBE">
        <w:rPr>
          <w:rStyle w:val="CommentReference"/>
        </w:rPr>
        <w:commentReference w:id="126"/>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2B1D62F8"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129" w:author="rob" w:date="2018-08-12T15:20:00Z" w:name="move521850535"/>
      <w:moveTo w:id="130" w:author="rob" w:date="2018-08-12T15:20:00Z">
        <w:r w:rsidR="00B80203">
          <w:t>Integrating GWAS data with co-expression networks resulted a set of 610 HPO genes that are primed for functional validation (1.5% of the maize FGS).</w:t>
        </w:r>
        <w:r>
          <w:t xml:space="preserve"> </w:t>
        </w:r>
      </w:moveTo>
      <w:moveToRangeEnd w:id="129"/>
      <w:r>
        <w:t>The resulting prioritized gene sets</w:t>
      </w:r>
      <w:r w:rsidR="005F6704">
        <w:t xml:space="preserve"> </w:t>
      </w:r>
      <w:del w:id="131" w:author="rob" w:date="2018-08-16T11:58:00Z">
        <w:r w:rsidDel="00835713">
          <w:delText xml:space="preserve"> </w:delText>
        </w:r>
      </w:del>
      <w:r>
        <w:t xml:space="preserve">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66338F">
        <w:fldChar w:fldCharType="begin"/>
      </w:r>
      <w:r w:rsidR="0066338F">
        <w:instrText xml:space="preserve"> REF _Ref522191872 \h </w:instrText>
      </w:r>
      <w:r w:rsidR="0066338F">
        <w:fldChar w:fldCharType="separate"/>
      </w:r>
      <w:r w:rsidR="00923A5D">
        <w:t>Supp. Table 6</w:t>
      </w:r>
      <w:r w:rsidR="0066338F">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923A5D">
        <w:t>Figur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132" w:author="rob" w:date="2018-08-12T15:20:00Z"/>
        </w:rPr>
      </w:pPr>
      <w:ins w:id="133" w:author="rob" w:date="2018-08-12T15:20:00Z">
        <w:r>
          <w:t>Relationship between Camoco and previous tools for GWAS analysis</w:t>
        </w:r>
      </w:ins>
    </w:p>
    <w:p w14:paraId="26E0E321" w14:textId="1DCCFF50" w:rsidR="00641BC6" w:rsidRDefault="00641BC6" w:rsidP="00641BC6">
      <w:pPr>
        <w:rPr>
          <w:ins w:id="134" w:author="rob" w:date="2018-08-12T15:20:00Z"/>
        </w:rPr>
      </w:pPr>
      <w:ins w:id="135" w:author="rob" w:date="2018-08-12T15:20:00Z">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00EA30E4">
          <w:t xml:space="preserve"> </w:t>
        </w:r>
      </w:ins>
      <w:ins w:id="136" w:author="rob" w:date="2018-08-16T14:34:00Z">
        <w:r w:rsidR="00EA30E4">
          <w:fldChar w:fldCharType="begin" w:fldLock="1"/>
        </w:r>
      </w:ins>
      <w:r w:rsidR="009A295C">
        <w:instrText>ADDIN CSL_CITATION {"citationItems":[{"id":"ITEM-1","itemData":{"DOI":"10.1038/s41598-018-21301-4","ISSN":"2045-2322","author":[{"dropping-particle":"","family":"Lee","given":"Tak","non-dropping-particle":"","parse-names":false,"suffix":""},{"dropping-particle":"","family":"Lee","given":"Insuk","non-dropping-particle":"","parse-names":false,"suffix":""}],"container-title":"Scientific Reports","id":"ITEM-1","issue":"February","issued":{"date-parts":[["2018"]]},"page":"1-6","publisher":"Springer US","title":"araGWAB : Network-based boosting of genome-wide association studies in Arabidopsis thaliana","type":"article-journal"},"uris":["http://www.mendeley.com/documents/?uuid=6d67b428-f61b-4984-af02-da3b2b85cfd0"]},{"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101/gr.118992.110","ISBN":"1549-5469 (Electronic)\\r1088-9051 (Linking)","ISSN":"10889051","PMID":"21536720","abstract":"Network \"guilt by association\" (GBA) is a proven approach for identifying novel disease genes based on the observation that similar mutational phenotypes arise from functionally related genes. In principle, this approach could account even for nonadditive genetic interactions, which underlie the synergistic combinations of mutations often linked to complex diseases. Here, we analyze a large-scale, human gene functional interaction network (dubbed HumanNet). We show that candidate disease genes can be effectively identified by GBA in cross-validated tests using label propagation algorithms related to Google's PageRank. However, GBA has been shown to work poorly in genome-wide association studies (GWAS), where many genes are somewhat implicated, but few are known with very high certainty. Here, we resolve this by explicitly modeling the uncertainty of the associations and incorporating the uncertainty for the seed set into the GBA framework. We observe a significant boost in the power to detect validated candidate genes for Crohn's disease and type 2 diabetes by comparing our predictions to results from follow-up meta-analyses, with incorporation of the network serving to highlight the JAK-STAT pathway and associated adaptors GRB2/SHC1 in Crohn's disease and BACH2 in type 2 diabetes. Consideration of the network during GWAS thus conveys some of the benefits of enrolling more participants in the GWAS study. More generally, we demonstrate that a functional network of human genes provides a valuable statistical framework for prioritizing candidate disease genes, both for candidate gene-based and GWAS-based studies.","author":[{"dropping-particle":"","family":"Lee","given":"Insuk","non-dropping-particle":"","parse-names":false,"suffix":""},{"dropping-particle":"","family":"Blom","given":"U. Martin","non-dropping-particle":"","parse-names":false,"suffix":""},{"dropping-particle":"","family":"Wang","given":"Peggy I.","non-dropping-particle":"","parse-names":false,"suffix":""},{"dropping-particle":"","family":"Shim","given":"Jung Eun","non-dropping-particle":"","parse-names":false,"suffix":""},{"dropping-particle":"","family":"Marcotte","given":"Edward M.","non-dropping-particle":"","parse-names":false,"suffix":""}],"container-title":"Genome Research","id":"ITEM-3","issue":"7","issued":{"date-parts":[["2011"]]},"page":"1109-1121","title":"Prioritizing candidate disease genes by network-based boosting of genome-wide association data","type":"article-journal","volume":"21"},"uris":["http://www.mendeley.com/documents/?uuid=51a8b9a0-ac40-41b5-9ba7-826cfbaa0e14"]}],"mendeley":{"formattedCitation":" (Lee and Lee, 2018; Shim et al., 2017; Lee et al., 2011)","plainTextFormattedCitation":" (Lee and Lee, 2018; Shim et al., 2017; Lee et al., 2011)","previouslyFormattedCitation":" (Lee and Lee, 2018; Shim et al., 2017; Lee et al., 2011)"},"properties":{"noteIndex":0},"schema":"https://github.com/citation-style-language/schema/raw/master/csl-citation.json"}</w:instrText>
      </w:r>
      <w:r w:rsidR="00EA30E4">
        <w:fldChar w:fldCharType="separate"/>
      </w:r>
      <w:r w:rsidR="00EA30E4" w:rsidRPr="00EA30E4">
        <w:rPr>
          <w:noProof/>
        </w:rPr>
        <w:t xml:space="preserve"> (Lee and Lee, 2018; Shim et al., 2017; Lee et al., 2011)</w:t>
      </w:r>
      <w:ins w:id="137" w:author="rob" w:date="2018-08-16T14:34:00Z">
        <w:r w:rsidR="00EA30E4">
          <w:fldChar w:fldCharType="end"/>
        </w:r>
      </w:ins>
      <w:ins w:id="138" w:author="rob" w:date="2018-08-12T15:20:00Z">
        <w:r>
          <w:t xml:space="preserve">, which integrates functional networks and GWAS results to prioritize candidate genes, with applications described in </w:t>
        </w:r>
        <w:r w:rsidR="001D22AF">
          <w:t>Arabidopsis and human. These</w:t>
        </w:r>
      </w:ins>
      <w:ins w:id="139" w:author="rob" w:date="2018-08-14T16:42:00Z">
        <w:r w:rsidR="006E0D8E">
          <w:t xml:space="preserve"> manuscript</w:t>
        </w:r>
      </w:ins>
      <w:ins w:id="140" w:author="rob" w:date="2018-08-16T12:03:00Z">
        <w:r w:rsidR="001D22AF">
          <w:t>s</w:t>
        </w:r>
      </w:ins>
      <w:ins w:id="141" w:author="rob" w:date="2018-08-12T15:20:00Z">
        <w:r w:rsidR="0066338F">
          <w:t xml:space="preserve"> focus</w:t>
        </w:r>
        <w:r>
          <w:t xml:space="preserve">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2C9657F5" w:rsidR="00641BC6" w:rsidRDefault="00641BC6" w:rsidP="00641BC6">
      <w:pPr>
        <w:rPr>
          <w:ins w:id="142" w:author="rob" w:date="2018-08-12T15:20:00Z"/>
        </w:rPr>
      </w:pPr>
      <w:ins w:id="143" w:author="rob" w:date="2018-08-12T15:20:00Z">
        <w:r>
          <w:t>Another series of papers describe the use of co-expression networks from ATTED-II to interpret GWAS results in Arabidopsis</w:t>
        </w:r>
      </w:ins>
      <w:ins w:id="144" w:author="rob" w:date="2018-08-16T14:36:00Z">
        <w:r w:rsidR="009A295C">
          <w:fldChar w:fldCharType="begin" w:fldLock="1"/>
        </w:r>
      </w:ins>
      <w:r w:rsidR="001D30C3">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mendeley":{"formattedCitation":" (Chan et al., 2011; Corwin et al., 2016)","plainTextFormattedCitation":" (Chan et al., 2011; Corwin et al., 2016)","previouslyFormattedCitation":" (Chan et al., 2011; Corwin et al., 2016)"},"properties":{"noteIndex":0},"schema":"https://github.com/citation-style-language/schema/raw/master/csl-citation.json"}</w:instrText>
      </w:r>
      <w:r w:rsidR="009A295C">
        <w:fldChar w:fldCharType="separate"/>
      </w:r>
      <w:r w:rsidR="009A295C" w:rsidRPr="009A295C">
        <w:rPr>
          <w:noProof/>
        </w:rPr>
        <w:t xml:space="preserve"> (Chan et al., 2011; Corwin et al., 2016)</w:t>
      </w:r>
      <w:ins w:id="145" w:author="rob" w:date="2018-08-16T14:36:00Z">
        <w:r w:rsidR="009A295C">
          <w:fldChar w:fldCharType="end"/>
        </w:r>
      </w:ins>
      <w:ins w:id="146" w:author="rob" w:date="2018-08-12T15:20:00Z">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147" w:author="rob" w:date="2018-08-14T16:44:00Z">
        <w:r w:rsidR="00726621">
          <w:t xml:space="preserve">co-expression network </w:t>
        </w:r>
      </w:ins>
      <w:ins w:id="148"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4003AB1B" w:rsidR="00641BC6" w:rsidRDefault="00641BC6" w:rsidP="00641BC6">
      <w:pPr>
        <w:tabs>
          <w:tab w:val="left" w:pos="3720"/>
        </w:tabs>
        <w:rPr>
          <w:ins w:id="149" w:author="rob" w:date="2018-08-12T15:20:00Z"/>
        </w:rPr>
      </w:pPr>
      <w:ins w:id="150" w:author="rob" w:date="2018-08-12T15:20:00Z">
        <w:r>
          <w:t>We note that there has also been previous work integrating co-expression networks with GWA studies, focused on interpreting human traits</w:t>
        </w:r>
      </w:ins>
      <w:ins w:id="151" w:author="rob" w:date="2018-08-16T14:37:00Z">
        <w:r w:rsidR="001D30C3">
          <w:fldChar w:fldCharType="begin" w:fldLock="1"/>
        </w:r>
      </w:ins>
      <w:r w:rsidR="00C56BCB">
        <w:instrText>ADDIN CSL_CITATION {"citationItems":[{"id":"ITEM-1","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1","issue":"3","issued":{"date-parts":[["2018"]]},"page":"1-24","title":"Shared activity patterns arising at genetic susceptibility loci reveal underlying genomic and cellular architecture of human disease","type":"article-journal","volume":"14"},"uris":["http://www.mendeley.com/documents/?uuid=9191b242-80d2-48bc-b24c-741ef5ec94e9"]},{"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x10-6 tagged one particular coexpression module (4.0-fold enrichment, P-value 0.0029), and this module also had the greatest enrichment (3.4-fold enrichment, P-value 2.6</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3","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mendeley":{"formattedCitation":" (Baillie et al., 2018; Bunyavanich et al., 2014; Calabrese et al., 2017)","plainTextFormattedCitation":" (Baillie et al., 2018; Bunyavanich et al., 2014; Calabrese et al., 2017)","previouslyFormattedCitation":" (Baillie et al., 2018; Bunyavanich et al., 2014; Calabrese et al., 2017)"},"properties":{"noteIndex":0},"schema":"https://github.com/citation-style-language/schema/raw/master/csl-citation.json"}</w:instrText>
      </w:r>
      <w:r w:rsidR="001D30C3">
        <w:fldChar w:fldCharType="separate"/>
      </w:r>
      <w:r w:rsidR="001D30C3" w:rsidRPr="001D30C3">
        <w:rPr>
          <w:noProof/>
        </w:rPr>
        <w:t xml:space="preserve"> (Baillie et al., 2018; Bunyavanich et al., 2014; Calabrese et al., 2017)</w:t>
      </w:r>
      <w:ins w:id="152" w:author="rob" w:date="2018-08-16T14:37:00Z">
        <w:r w:rsidR="001D30C3">
          <w:fldChar w:fldCharType="end"/>
        </w:r>
      </w:ins>
      <w:ins w:id="153" w:author="rob" w:date="2018-08-12T15:20:00Z">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154" w:author="rob" w:date="2018-08-12T15:20:00Z"/>
        </w:rPr>
      </w:pPr>
      <w:ins w:id="155"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6FC79A0"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923A5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156" w:author="rob" w:date="2018-08-12T15:20:00Z">
        <w:r w:rsidR="00236109">
          <w:t xml:space="preserve"> </w:t>
        </w:r>
      </w:ins>
    </w:p>
    <w:p w14:paraId="43E5377E" w14:textId="39921AF3"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w:t>
      </w:r>
      <w:ins w:id="157" w:author="rob" w:date="2018-08-16T15:43:00Z">
        <w:r w:rsidR="00566325">
          <w:t xml:space="preserve"> causal</w:t>
        </w:r>
      </w:ins>
      <w:r>
        <w:t xml:space="preserve"> genes they represent</w:t>
      </w:r>
      <w:r w:rsidR="004F6D59">
        <w:t xml:space="preserve"> using co-expression</w:t>
      </w:r>
      <w:r>
        <w:t>, could serve as a powerful resource for gene function</w:t>
      </w:r>
      <w:r w:rsidR="00A57DB2">
        <w:t xml:space="preserve"> characterization</w:t>
      </w:r>
      <w:r>
        <w:t>.</w:t>
      </w:r>
      <w:r w:rsidR="00281937">
        <w:t xml:space="preserve"> </w:t>
      </w:r>
      <w:ins w:id="158"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181AF292"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7011A5">
        <w:fldChar w:fldCharType="begin"/>
      </w:r>
      <w:r w:rsidR="007011A5">
        <w:instrText xml:space="preserve"> REF _Ref522107570 \h </w:instrText>
      </w:r>
      <w:r w:rsidR="007011A5">
        <w:fldChar w:fldCharType="separate"/>
      </w:r>
      <w:r w:rsidR="00923A5D">
        <w:t>Table 1</w:t>
      </w:r>
      <w:r w:rsidR="007011A5">
        <w:fldChar w:fldCharType="end"/>
      </w:r>
      <w:r w:rsidR="005512E3">
        <w:t>)</w:t>
      </w:r>
      <w:r w:rsidR="00AE58B8">
        <w:t xml:space="preserve"> and had very similar network structure (</w:t>
      </w:r>
      <w:r w:rsidR="007011A5">
        <w:fldChar w:fldCharType="begin"/>
      </w:r>
      <w:r w:rsidR="007011A5">
        <w:instrText xml:space="preserve"> REF _Ref522107582 \h </w:instrText>
      </w:r>
      <w:r w:rsidR="007011A5">
        <w:fldChar w:fldCharType="separate"/>
      </w:r>
      <w:r w:rsidR="00923A5D">
        <w:t>Table 2</w:t>
      </w:r>
      <w:r w:rsidR="007011A5">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7011A5">
        <w:fldChar w:fldCharType="begin"/>
      </w:r>
      <w:r w:rsidR="007011A5">
        <w:instrText xml:space="preserve"> REF _Ref522107570 \h </w:instrText>
      </w:r>
      <w:r w:rsidR="007011A5">
        <w:fldChar w:fldCharType="separate"/>
      </w:r>
      <w:r w:rsidR="00923A5D">
        <w:t>Table 1</w:t>
      </w:r>
      <w:r w:rsidR="007011A5">
        <w:fldChar w:fldCharType="end"/>
      </w:r>
      <w:r w:rsidR="005512E3">
        <w:t>)</w:t>
      </w:r>
      <w:r>
        <w:t>, the actual GO terms that drove that</w:t>
      </w:r>
      <w:r w:rsidR="002904EB">
        <w:t xml:space="preserve"> </w:t>
      </w:r>
      <w:r>
        <w:t>enrichment are quite different (</w:t>
      </w:r>
      <w:r w:rsidR="007011A5">
        <w:fldChar w:fldCharType="begin"/>
      </w:r>
      <w:r w:rsidR="007011A5">
        <w:instrText xml:space="preserve"> REF _Ref522191446 \h </w:instrText>
      </w:r>
      <w:r w:rsidR="007011A5">
        <w:fldChar w:fldCharType="separate"/>
      </w:r>
      <w:r w:rsidR="00923A5D">
        <w:t xml:space="preserve">Supp. </w:t>
      </w:r>
      <w:r w:rsidR="00923A5D" w:rsidRPr="006C60D0">
        <w:t>Table 1</w:t>
      </w:r>
      <w:r w:rsidR="007011A5">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63D94524"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923A5D">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w:t>
      </w:r>
      <w:ins w:id="159" w:author="rob" w:date="2018-08-16T13:01:00Z">
        <w:r w:rsidR="00680771">
          <w:t>, stalk,</w:t>
        </w:r>
      </w:ins>
      <w:r w:rsidR="00AE493A">
        <w:t xml:space="preserve"> or lea</w:t>
      </w:r>
      <w:r w:rsidR="00DF3498">
        <w:t>f</w:t>
      </w:r>
      <w:r w:rsidR="0032374C">
        <w:t xml:space="preserve"> </w:t>
      </w:r>
      <w:r w:rsidR="00DF3498">
        <w:t>networks.</w:t>
      </w:r>
    </w:p>
    <w:p w14:paraId="6398E87B" w14:textId="03B67240"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923A5D">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923A5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832647">
        <w:fldChar w:fldCharType="begin"/>
      </w:r>
      <w:r w:rsidR="00832647">
        <w:instrText xml:space="preserve"> REF _Ref522107570 \h </w:instrText>
      </w:r>
      <w:r w:rsidR="00832647">
        <w:fldChar w:fldCharType="separate"/>
      </w:r>
      <w:r w:rsidR="00923A5D">
        <w:t>Table 1</w:t>
      </w:r>
      <w:r w:rsidR="00832647">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832647">
        <w:fldChar w:fldCharType="begin"/>
      </w:r>
      <w:r w:rsidR="00832647">
        <w:instrText xml:space="preserve"> REF _Ref522192395 \h </w:instrText>
      </w:r>
      <w:r w:rsidR="00832647">
        <w:fldChar w:fldCharType="separate"/>
      </w:r>
      <w:r w:rsidR="00923A5D">
        <w:t>Supp. Table 8</w:t>
      </w:r>
      <w:r w:rsidR="00832647">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60"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161" w:name="_Ref463088833"/>
      <w:r>
        <w:t>Methods</w:t>
      </w:r>
      <w:bookmarkEnd w:id="161"/>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D04DEA4"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923A5D">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162" w:author="rob" w:date="2018-08-12T15:20:00Z">
        <w:r w:rsidRPr="0077751E">
          <w:delText>mean centered</w:delText>
        </w:r>
      </w:del>
      <w:ins w:id="163" w:author="rob" w:date="2018-08-12T15:20:00Z">
        <w:r w:rsidR="00233B7F">
          <w:t>F</w:t>
        </w:r>
        <w:r w:rsidR="007E1172">
          <w:t>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923A5D">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C69AAAA"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923A5D">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923A5D">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22C27AA0" w:rsidR="00101EAA" w:rsidRPr="00456B26" w:rsidRDefault="00DF6622" w:rsidP="001C401A">
      <w:r>
        <w:fldChar w:fldCharType="begin"/>
      </w:r>
      <w:r>
        <w:instrText xml:space="preserve"> REF _Ref447013895 \h  \* MERGEFORMAT </w:instrText>
      </w:r>
      <w:r>
        <w:fldChar w:fldCharType="separate"/>
      </w:r>
      <w:r w:rsidR="00923A5D">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ins w:id="164" w:author="rob" w:date="2018-08-16T12:13:00Z">
        <w:r w:rsidR="00233B7F">
          <w:t xml:space="preserve"> F</w:t>
        </w:r>
        <w:r w:rsidR="009B644B">
          <w:t xml:space="preserve">isher transformed </w:t>
        </w:r>
      </w:ins>
      <w:del w:id="165" w:author="rob" w:date="2018-08-16T12:14:00Z">
        <w:r w:rsidRPr="004E79F7" w:rsidDel="009B644B">
          <w:delText xml:space="preserve"> mean centered </w:delText>
        </w:r>
      </w:del>
      <w:r w:rsidRPr="004E79F7">
        <w:t>and standard normalized (</w:t>
      </w:r>
      <w:r>
        <w:fldChar w:fldCharType="begin"/>
      </w:r>
      <w:r>
        <w:instrText xml:space="preserve"> REF _Ref447013895 \h  \* MERGEFORMAT </w:instrText>
      </w:r>
      <w:r>
        <w:fldChar w:fldCharType="separate"/>
      </w:r>
      <w:r w:rsidR="00923A5D">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rPr>
          <w:del w:id="166" w:author="rob" w:date="2018-08-12T15:20:00Z"/>
        </w:rPr>
      </w:pPr>
      <w:del w:id="167"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6E92292A" w:rsidR="00740204" w:rsidRDefault="009E5CE9" w:rsidP="001C401A">
      <w:pPr>
        <w:rPr>
          <w:ins w:id="168" w:author="rob" w:date="2018-08-12T15:20:00Z"/>
        </w:rPr>
      </w:pPr>
      <w:ins w:id="169"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w:t>
        </w:r>
        <w:r w:rsidR="00303EDC">
          <w:t>en and RNA was extracted using T</w:t>
        </w:r>
        <w:r>
          <w:t>rizol. S</w:t>
        </w:r>
        <w:r w:rsidR="00576544">
          <w:t>ample quality was checked on a B</w:t>
        </w:r>
        <w:r>
          <w:t>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1715A687" w:rsidR="003363AF" w:rsidRDefault="00900D8F" w:rsidP="001C401A">
      <w:pPr>
        <w:rPr>
          <w:ins w:id="170" w:author="rob" w:date="2018-08-12T15:20:00Z"/>
        </w:rPr>
      </w:pPr>
      <w:ins w:id="171" w:author="rob" w:date="2018-08-12T15:20:00Z">
        <w:r>
          <w:t>Raw</w:t>
        </w:r>
        <w:r w:rsidR="003363AF" w:rsidRPr="00C05203">
          <w:t xml:space="preserve"> reads were passed through quality control using t</w:t>
        </w:r>
        <w:r w:rsidR="003363AF">
          <w:t>he program AdapterRemoval</w:t>
        </w:r>
        <w:r w:rsidR="003363AF">
          <w:fldChar w:fldCharType="begin" w:fldLock="1"/>
        </w:r>
      </w:ins>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ins w:id="172" w:author="rob" w:date="2018-08-12T15:20:00Z">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ins>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ins w:id="173" w:author="rob" w:date="2018-08-12T15:20:00Z">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071BFC38"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74" w:author="rob" w:date="2018-08-12T15:20:00Z">
        <w:r w:rsidR="006149CD">
          <w:t xml:space="preserve">GO terms with </w:t>
        </w:r>
      </w:ins>
      <w:r w:rsidR="006149CD">
        <w:t xml:space="preserve">significantly co-expressed </w:t>
      </w:r>
      <w:del w:id="175" w:author="rob" w:date="2018-08-12T15:20:00Z">
        <w:r w:rsidR="00C275C7">
          <w:delText xml:space="preserve">GO </w:delText>
        </w:r>
        <w:r w:rsidR="00F92705">
          <w:delText>t</w:delText>
        </w:r>
        <w:r w:rsidR="00C275C7">
          <w:delText>erms</w:delText>
        </w:r>
      </w:del>
      <w:ins w:id="176"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3911148C"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923A5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BC830C6"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del w:id="177" w:author="rob" w:date="2018-08-16T12:38:00Z">
        <w:r w:rsidR="004727BA" w:rsidRPr="004727BA" w:rsidDel="004E79A4">
          <w:delText xml:space="preserve">is </w:delText>
        </w:r>
        <w:r w:rsidR="00054501" w:rsidDel="004E79A4">
          <w:delText xml:space="preserve">based </w:delText>
        </w:r>
      </w:del>
      <w:del w:id="178" w:author="rob" w:date="2018-08-12T15:20:00Z">
        <w:r w:rsidR="00054501">
          <w:delText>off</w:delText>
        </w:r>
      </w:del>
      <w:del w:id="179" w:author="rob" w:date="2018-08-16T12:38:00Z">
        <w:r w:rsidR="00054501" w:rsidDel="004E79A4">
          <w:delText xml:space="preserve"> a </w:delText>
        </w:r>
        <w:r w:rsidR="009C2CAC" w:rsidDel="004E79A4">
          <w:delText>z</w:delText>
        </w:r>
        <w:r w:rsidR="00054501" w:rsidDel="004E79A4">
          <w:delText xml:space="preserve">-score statistic and </w:delText>
        </w:r>
      </w:del>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80" w:name="_Ref447101528"/>
      <w:r w:rsidRPr="0045686C">
        <w:t>Eq.</w:t>
      </w:r>
      <w:r>
        <w:t xml:space="preserve"> </w:t>
      </w:r>
      <w:r w:rsidRPr="0045686C">
        <w:t>1</w:t>
      </w:r>
      <w:bookmarkEnd w:id="180"/>
    </w:p>
    <w:p w14:paraId="1CAB558C" w14:textId="46ED9265" w:rsidR="00F40E28" w:rsidDel="0053124C" w:rsidRDefault="00F40E28">
      <w:pPr>
        <w:ind w:firstLine="720"/>
        <w:jc w:val="left"/>
        <w:rPr>
          <w:del w:id="181" w:author="rob" w:date="2018-08-16T15:44:00Z"/>
        </w:rPr>
        <w:pPrChange w:id="182" w:author="rob" w:date="2018-08-12T15:20:00Z">
          <w:pPr>
            <w:jc w:val="left"/>
          </w:pPr>
        </w:pPrChange>
      </w:pPr>
      <m:oMathPara>
        <m:oMath>
          <m:r>
            <w:del w:id="183" w:author="rob" w:date="2018-08-16T15:44:00Z">
              <w:rPr>
                <w:rFonts w:ascii="Cambria Math" w:hAnsi="Cambria Math"/>
              </w:rPr>
              <m:t>Subnetwork</m:t>
            </w:del>
          </m:r>
          <m:r>
            <w:del w:id="184" w:author="rob" w:date="2018-08-16T15:44:00Z">
              <m:rPr>
                <m:sty m:val="p"/>
              </m:rPr>
              <w:rPr>
                <w:rFonts w:ascii="Cambria Math" w:hAnsi="Cambria Math"/>
              </w:rPr>
              <m:t xml:space="preserve"> </m:t>
            </w:del>
          </m:r>
          <m:r>
            <w:del w:id="185" w:author="rob" w:date="2018-08-16T15:44:00Z">
              <w:rPr>
                <w:rFonts w:ascii="Cambria Math" w:hAnsi="Cambria Math"/>
              </w:rPr>
              <m:t>Density</m:t>
            </w:del>
          </m:r>
          <m:r>
            <w:del w:id="186" w:author="rob" w:date="2018-08-12T15:20:00Z">
              <m:rPr>
                <m:sty m:val="p"/>
              </m:rPr>
              <w:rPr>
                <w:rFonts w:ascii="Cambria Math" w:hAnsi="Cambria Math"/>
              </w:rPr>
              <m:t>=</m:t>
            </w:del>
          </m:r>
          <m:f>
            <m:fPr>
              <m:ctrlPr>
                <w:del w:id="187" w:author="rob" w:date="2018-08-12T15:20:00Z">
                  <w:rPr>
                    <w:rFonts w:ascii="Cambria Math" w:hAnsi="Cambria Math"/>
                  </w:rPr>
                </w:del>
              </m:ctrlPr>
            </m:fPr>
            <m:num>
              <m:bar>
                <m:barPr>
                  <m:pos m:val="top"/>
                  <m:ctrlPr>
                    <w:del w:id="188" w:author="rob" w:date="2018-08-12T15:20:00Z">
                      <w:rPr>
                        <w:rFonts w:ascii="Cambria Math" w:hAnsi="Cambria Math"/>
                      </w:rPr>
                    </w:del>
                  </m:ctrlPr>
                </m:barPr>
                <m:e>
                  <m:r>
                    <w:del w:id="189" w:author="rob" w:date="2018-08-12T15:20:00Z">
                      <w:rPr>
                        <w:rFonts w:ascii="Cambria Math" w:hAnsi="Cambria Math"/>
                      </w:rPr>
                      <m:t>X</m:t>
                    </w:del>
                  </m:r>
                </m:e>
              </m:bar>
              <m:r>
                <w:del w:id="190" w:author="rob" w:date="2018-08-12T15:20:00Z">
                  <m:rPr>
                    <m:sty m:val="p"/>
                  </m:rPr>
                  <w:rPr>
                    <w:rFonts w:ascii="Cambria Math" w:hAnsi="Cambria Math"/>
                  </w:rPr>
                  <m:t>-</m:t>
                </w:del>
              </m:r>
              <m:r>
                <w:del w:id="191" w:author="rob" w:date="2018-08-12T15:20:00Z">
                  <w:rPr>
                    <w:rFonts w:ascii="Cambria Math" w:hAnsi="Cambria Math"/>
                  </w:rPr>
                  <m:t>E</m:t>
                </w:del>
              </m:r>
              <m:r>
                <w:del w:id="192" w:author="rob" w:date="2018-08-12T15:20:00Z">
                  <m:rPr>
                    <m:sty m:val="p"/>
                  </m:rPr>
                  <w:rPr>
                    <w:rFonts w:ascii="Cambria Math" w:hAnsi="Cambria Math"/>
                  </w:rPr>
                  <m:t>(</m:t>
                </w:del>
              </m:r>
              <m:r>
                <w:del w:id="193" w:author="rob" w:date="2018-08-12T15:20:00Z">
                  <w:rPr>
                    <w:rFonts w:ascii="Cambria Math" w:hAnsi="Cambria Math"/>
                  </w:rPr>
                  <m:t>X</m:t>
                </w:del>
              </m:r>
              <m:r>
                <w:del w:id="194" w:author="rob" w:date="2018-08-12T15:20:00Z">
                  <m:rPr>
                    <m:sty m:val="p"/>
                  </m:rPr>
                  <w:rPr>
                    <w:rFonts w:ascii="Cambria Math" w:hAnsi="Cambria Math"/>
                  </w:rPr>
                  <m:t>)</m:t>
                </w:del>
              </m:r>
            </m:num>
            <m:den>
              <m:r>
                <w:del w:id="195" w:author="rob" w:date="2018-08-12T15:20:00Z">
                  <w:rPr>
                    <w:rFonts w:ascii="Cambria Math" w:hAnsi="Cambria Math"/>
                  </w:rPr>
                  <m:t>σ</m:t>
                </w:del>
              </m:r>
              <m:r>
                <w:del w:id="196" w:author="rob" w:date="2018-08-12T15:20:00Z">
                  <m:rPr>
                    <m:sty m:val="p"/>
                  </m:rPr>
                  <w:rPr>
                    <w:rFonts w:ascii="Cambria Math" w:hAnsi="Cambria Math"/>
                  </w:rPr>
                  <m:t>(</m:t>
                </w:del>
              </m:r>
              <m:r>
                <w:del w:id="197" w:author="rob" w:date="2018-08-12T15:20:00Z">
                  <w:rPr>
                    <w:rFonts w:ascii="Cambria Math" w:hAnsi="Cambria Math"/>
                  </w:rPr>
                  <m:t>X</m:t>
                </w:del>
              </m:r>
              <m:r>
                <w:del w:id="198" w:author="rob" w:date="2018-08-12T15:20:00Z">
                  <m:rPr>
                    <m:sty m:val="p"/>
                  </m:rPr>
                  <w:rPr>
                    <w:rFonts w:ascii="Cambria Math" w:hAnsi="Cambria Math"/>
                  </w:rPr>
                  <m:t>)/</m:t>
                </w:del>
              </m:r>
              <m:rad>
                <m:radPr>
                  <m:degHide m:val="1"/>
                  <m:ctrlPr>
                    <w:del w:id="199" w:author="rob" w:date="2018-08-12T15:20:00Z">
                      <w:rPr>
                        <w:rFonts w:ascii="Cambria Math" w:hAnsi="Cambria Math"/>
                      </w:rPr>
                    </w:del>
                  </m:ctrlPr>
                </m:radPr>
                <m:deg/>
                <m:e>
                  <m:r>
                    <w:del w:id="200" w:author="rob" w:date="2018-08-12T15:20:00Z">
                      <w:rPr>
                        <w:rFonts w:ascii="Cambria Math" w:hAnsi="Cambria Math"/>
                      </w:rPr>
                      <m:t>N</m:t>
                    </w:del>
                  </m:r>
                </m:e>
              </m:rad>
            </m:den>
          </m:f>
        </m:oMath>
      </m:oMathPara>
    </w:p>
    <w:p w14:paraId="6FF3999E" w14:textId="77777777" w:rsidR="0053124C" w:rsidRDefault="0053124C" w:rsidP="0053124C">
      <w:pPr>
        <w:ind w:firstLine="720"/>
        <w:jc w:val="left"/>
        <w:rPr>
          <w:ins w:id="201" w:author="rob" w:date="2018-08-16T15:44:00Z"/>
        </w:rPr>
      </w:pPr>
      <m:oMathPara>
        <m:oMath>
          <m:r>
            <w:ins w:id="202" w:author="rob" w:date="2018-08-16T15:44:00Z">
              <w:rPr>
                <w:rFonts w:ascii="Cambria Math" w:hAnsi="Cambria Math"/>
              </w:rPr>
              <m:t>Subnetwork</m:t>
            </w:ins>
          </m:r>
          <m:r>
            <w:ins w:id="203" w:author="rob" w:date="2018-08-16T15:44:00Z">
              <m:rPr>
                <m:sty m:val="p"/>
              </m:rPr>
              <w:rPr>
                <w:rFonts w:ascii="Cambria Math" w:hAnsi="Cambria Math"/>
              </w:rPr>
              <m:t xml:space="preserve"> </m:t>
            </w:ins>
          </m:r>
          <m:r>
            <w:ins w:id="204" w:author="rob" w:date="2018-08-16T15:44:00Z">
              <w:rPr>
                <w:rFonts w:ascii="Cambria Math" w:hAnsi="Cambria Math"/>
              </w:rPr>
              <m:t>Density( subnetwork S)</m:t>
            </w:ins>
          </m:r>
          <m:r>
            <w:ins w:id="205" w:author="rob" w:date="2018-08-16T15:44:00Z">
              <m:rPr>
                <m:sty m:val="p"/>
              </m:rPr>
              <w:rPr>
                <w:rFonts w:ascii="Cambria Math" w:hAnsi="Cambria Math"/>
              </w:rPr>
              <m:t>=</m:t>
            </w:ins>
          </m:r>
          <m:f>
            <m:fPr>
              <m:ctrlPr>
                <w:ins w:id="206" w:author="rob" w:date="2018-08-16T15:44:00Z">
                  <w:rPr>
                    <w:rFonts w:ascii="Cambria Math" w:hAnsi="Cambria Math"/>
                  </w:rPr>
                </w:ins>
              </m:ctrlPr>
            </m:fPr>
            <m:num>
              <m:d>
                <m:dPr>
                  <m:ctrlPr>
                    <w:ins w:id="207" w:author="rob" w:date="2018-08-16T15:44:00Z">
                      <w:rPr>
                        <w:rFonts w:ascii="Cambria Math" w:hAnsi="Cambria Math"/>
                      </w:rPr>
                    </w:ins>
                  </m:ctrlPr>
                </m:dPr>
                <m:e>
                  <m:nary>
                    <m:naryPr>
                      <m:chr m:val="∑"/>
                      <m:limLoc m:val="undOvr"/>
                      <m:supHide m:val="1"/>
                      <m:ctrlPr>
                        <w:ins w:id="208" w:author="rob" w:date="2018-08-16T15:44:00Z">
                          <w:rPr>
                            <w:rFonts w:ascii="Cambria Math" w:hAnsi="Cambria Math"/>
                          </w:rPr>
                        </w:ins>
                      </m:ctrlPr>
                    </m:naryPr>
                    <m:sub>
                      <m:r>
                        <w:ins w:id="209" w:author="rob" w:date="2018-08-16T15:44:00Z">
                          <w:rPr>
                            <w:rFonts w:ascii="Cambria Math" w:hAnsi="Cambria Math"/>
                          </w:rPr>
                          <m:t xml:space="preserve">all gene pairs i,j ∈ S  i≠j </m:t>
                        </w:ins>
                      </m:r>
                    </m:sub>
                    <m:sup/>
                    <m:e>
                      <m:sSub>
                        <m:sSubPr>
                          <m:ctrlPr>
                            <w:ins w:id="210" w:author="rob" w:date="2018-08-16T15:44:00Z">
                              <w:rPr>
                                <w:rFonts w:ascii="Cambria Math" w:hAnsi="Cambria Math"/>
                                <w:i/>
                              </w:rPr>
                            </w:ins>
                          </m:ctrlPr>
                        </m:sSubPr>
                        <m:e>
                          <m:r>
                            <w:ins w:id="211" w:author="rob" w:date="2018-08-16T15:44:00Z">
                              <w:rPr>
                                <w:rFonts w:ascii="Cambria Math" w:hAnsi="Cambria Math"/>
                              </w:rPr>
                              <m:t>w</m:t>
                            </w:ins>
                          </m:r>
                        </m:e>
                        <m:sub>
                          <m:r>
                            <w:ins w:id="212" w:author="rob" w:date="2018-08-16T15:44:00Z">
                              <w:rPr>
                                <w:rFonts w:ascii="Cambria Math" w:hAnsi="Cambria Math"/>
                              </w:rPr>
                              <m:t>ij</m:t>
                            </w:ins>
                          </m:r>
                        </m:sub>
                      </m:sSub>
                    </m:e>
                  </m:nary>
                </m:e>
              </m:d>
            </m:num>
            <m:den>
              <m:d>
                <m:dPr>
                  <m:ctrlPr>
                    <w:ins w:id="213" w:author="rob" w:date="2018-08-16T15:44:00Z">
                      <w:rPr>
                        <w:rFonts w:ascii="Cambria Math" w:hAnsi="Cambria Math"/>
                        <w:i/>
                      </w:rPr>
                    </w:ins>
                  </m:ctrlPr>
                </m:dPr>
                <m:e>
                  <m:f>
                    <m:fPr>
                      <m:ctrlPr>
                        <w:ins w:id="214" w:author="rob" w:date="2018-08-16T15:44:00Z">
                          <w:rPr>
                            <w:rFonts w:ascii="Cambria Math" w:hAnsi="Cambria Math"/>
                            <w:i/>
                          </w:rPr>
                        </w:ins>
                      </m:ctrlPr>
                    </m:fPr>
                    <m:num>
                      <m:r>
                        <w:ins w:id="215" w:author="rob" w:date="2018-08-16T15:44:00Z">
                          <w:rPr>
                            <w:rFonts w:ascii="Cambria Math" w:hAnsi="Cambria Math"/>
                          </w:rPr>
                          <m:t>1</m:t>
                        </w:ins>
                      </m:r>
                    </m:num>
                    <m:den>
                      <m:rad>
                        <m:radPr>
                          <m:degHide m:val="1"/>
                          <m:ctrlPr>
                            <w:ins w:id="216" w:author="rob" w:date="2018-08-16T15:44:00Z">
                              <w:rPr>
                                <w:rFonts w:ascii="Cambria Math" w:hAnsi="Cambria Math"/>
                              </w:rPr>
                            </w:ins>
                          </m:ctrlPr>
                        </m:radPr>
                        <m:deg/>
                        <m:e>
                          <m:sSub>
                            <m:sSubPr>
                              <m:ctrlPr>
                                <w:ins w:id="217" w:author="rob" w:date="2018-08-16T15:44:00Z">
                                  <w:rPr>
                                    <w:rFonts w:ascii="Cambria Math" w:hAnsi="Cambria Math"/>
                                    <w:i/>
                                  </w:rPr>
                                </w:ins>
                              </m:ctrlPr>
                            </m:sSubPr>
                            <m:e>
                              <m:r>
                                <w:ins w:id="218" w:author="rob" w:date="2018-08-16T15:44:00Z">
                                  <w:rPr>
                                    <w:rFonts w:ascii="Cambria Math" w:hAnsi="Cambria Math"/>
                                  </w:rPr>
                                  <m:t>N</m:t>
                                </w:ins>
                              </m:r>
                            </m:e>
                            <m:sub>
                              <m:r>
                                <w:ins w:id="219" w:author="rob" w:date="2018-08-16T15:44:00Z">
                                  <w:rPr>
                                    <w:rFonts w:ascii="Cambria Math" w:hAnsi="Cambria Math"/>
                                  </w:rPr>
                                  <m:t>e</m:t>
                                </w:ins>
                              </m:r>
                            </m:sub>
                          </m:sSub>
                        </m:e>
                      </m:rad>
                    </m:den>
                  </m:f>
                </m:e>
              </m:d>
            </m:den>
          </m:f>
        </m:oMath>
      </m:oMathPara>
    </w:p>
    <w:p w14:paraId="0D008AEF" w14:textId="77777777" w:rsidR="0053124C" w:rsidRDefault="0053124C">
      <w:pPr>
        <w:rPr>
          <w:ins w:id="220" w:author="rob" w:date="2018-08-16T15:44:00Z"/>
        </w:rPr>
        <w:pPrChange w:id="221" w:author="rob" w:date="2018-08-12T15:20:00Z">
          <w:pPr>
            <w:pStyle w:val="Subtitle"/>
          </w:pPr>
        </w:pPrChange>
      </w:pPr>
    </w:p>
    <w:p w14:paraId="73FD970D" w14:textId="6A926383" w:rsidR="00F40E28" w:rsidRPr="00EF5E7C" w:rsidRDefault="00F40E28">
      <w:pPr>
        <w:pPrChange w:id="222" w:author="rob" w:date="2018-08-12T15:20:00Z">
          <w:pPr>
            <w:pStyle w:val="Subtitle"/>
          </w:pPr>
        </w:pPrChange>
      </w:pPr>
      <w:r>
        <w:t xml:space="preserve">where </w:t>
      </w:r>
      <w:del w:id="223" w:author="rob" w:date="2018-08-12T15:20:00Z">
        <w:r w:rsidR="00065C7F">
          <w:delText>X</w:delText>
        </w:r>
        <w:r w:rsidR="00DE503E">
          <w:delText>-bar</w:delText>
        </w:r>
      </w:del>
      <m:oMath>
        <m:sSub>
          <m:sSubPr>
            <m:ctrlPr>
              <w:ins w:id="224" w:author="rob" w:date="2018-08-12T15:20:00Z">
                <w:rPr>
                  <w:rFonts w:ascii="Cambria Math" w:hAnsi="Cambria Math"/>
                  <w:i/>
                </w:rPr>
              </w:ins>
            </m:ctrlPr>
          </m:sSubPr>
          <m:e>
            <m:r>
              <w:ins w:id="225" w:author="rob" w:date="2018-08-12T15:20:00Z">
                <w:rPr>
                  <w:rFonts w:ascii="Cambria Math" w:hAnsi="Cambria Math"/>
                </w:rPr>
                <m:t xml:space="preserve"> w</m:t>
              </w:ins>
            </m:r>
          </m:e>
          <m:sub>
            <m:r>
              <w:ins w:id="226" w:author="rob" w:date="2018-08-12T15:20:00Z">
                <w:rPr>
                  <w:rFonts w:ascii="Cambria Math" w:hAnsi="Cambria Math"/>
                </w:rPr>
                <m:t>ij</m:t>
              </w:ins>
            </m:r>
          </m:sub>
        </m:sSub>
      </m:oMath>
      <w:r>
        <w:t xml:space="preserve"> is the </w:t>
      </w:r>
      <w:del w:id="227" w:author="rob" w:date="2018-08-12T15:20:00Z">
        <w:r w:rsidR="00B61C0C">
          <w:delText>calculated,</w:delText>
        </w:r>
        <w:r w:rsidR="00065C7F" w:rsidRPr="00065C7F">
          <w:delText xml:space="preserve"> mean </w:delText>
        </w:r>
        <w:r w:rsidR="00065C7F">
          <w:delText>subnetwork interaction</w:delText>
        </w:r>
      </w:del>
      <w:ins w:id="228" w:author="rob" w:date="2018-08-12T15:20:00Z">
        <w:r>
          <w:t>co-expression</w:t>
        </w:r>
      </w:ins>
      <w:r>
        <w:t xml:space="preserve"> score </w:t>
      </w:r>
      <w:ins w:id="229" w:author="rob" w:date="2018-08-12T15:20:00Z">
        <w:r>
          <w:t xml:space="preserve">between genes </w:t>
        </w:r>
        <w:r>
          <w:rPr>
            <w:i/>
          </w:rPr>
          <w:t>i</w:t>
        </w:r>
        <w:r>
          <w:t xml:space="preserve"> </w:t>
        </w:r>
      </w:ins>
      <w:r>
        <w:t xml:space="preserve">and </w:t>
      </w:r>
      <w:del w:id="230" w:author="rob" w:date="2018-08-12T15:20:00Z">
        <w:r w:rsidR="005822E6" w:rsidRPr="00A2437F">
          <w:rPr>
            <w:i/>
          </w:rPr>
          <w:delText>N</w:delText>
        </w:r>
      </w:del>
      <w:ins w:id="231"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232" w:author="rob" w:date="2018-08-12T15:20:00Z">
        <w:r w:rsidR="005822E6" w:rsidRPr="00065C7F">
          <w:delText>interactions</w:delText>
        </w:r>
      </w:del>
      <w:ins w:id="233" w:author="rob" w:date="2018-08-12T15:20:00Z">
        <w:r>
          <w:t xml:space="preserve">total number of pairwise, non-self gene </w:t>
        </w:r>
      </w:ins>
      <w:ins w:id="234" w:author="rob" w:date="2018-08-16T12:39:00Z">
        <w:r w:rsidR="00E710DD">
          <w:t>interactions</w:t>
        </w:r>
      </w:ins>
      <w:r>
        <w:t xml:space="preserve"> </w:t>
      </w:r>
      <w:r w:rsidRPr="00065C7F">
        <w:t>in the subnetwork</w:t>
      </w:r>
      <w:r>
        <w:t xml:space="preserve">. </w:t>
      </w:r>
      <w:del w:id="235"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236" w:author="rob" w:date="2018-08-12T15:20:00Z">
        <w:r w:rsidR="004047D8">
          <w:delText>.</w:delText>
        </w:r>
      </w:del>
      <w:ins w:id="237"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238" w:name="_Ref447101545"/>
      <w:bookmarkStart w:id="239" w:name="_Ref464049667"/>
      <w:r>
        <w:t>Eq.</w:t>
      </w:r>
      <w:bookmarkEnd w:id="238"/>
      <w:r>
        <w:t xml:space="preserve"> 2</w:t>
      </w:r>
      <w:bookmarkEnd w:id="239"/>
    </w:p>
    <w:p w14:paraId="31B55D09" w14:textId="7DDC2E87"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240" w:author="rob" w:date="2018-08-12T15:20:00Z">
              <m:rPr>
                <m:sty m:val="p"/>
              </m:rPr>
              <w:rPr>
                <w:rFonts w:ascii="Cambria Math" w:hAnsi="Cambria Math"/>
              </w:rPr>
              <m:t xml:space="preserve">= </m:t>
            </w:del>
          </m:r>
          <m:r>
            <w:del w:id="241" w:author="rob" w:date="2018-08-12T15:20:00Z">
              <w:rPr>
                <w:rFonts w:ascii="Cambria Math" w:hAnsi="Cambria Math"/>
              </w:rPr>
              <m:t>mean</m:t>
            </w:del>
          </m:r>
          <m:r>
            <w:del w:id="242" w:author="rob" w:date="2018-08-12T15:20:00Z">
              <m:rPr>
                <m:sty m:val="p"/>
              </m:rPr>
              <w:rPr>
                <w:rFonts w:ascii="Cambria Math" w:hAnsi="Cambria Math"/>
              </w:rPr>
              <m:t>(</m:t>
            </w:del>
          </m:r>
          <m:r>
            <w:del w:id="243" w:author="rob" w:date="2018-08-12T15:20:00Z">
              <w:rPr>
                <w:rFonts w:ascii="Cambria Math" w:hAnsi="Cambria Math"/>
              </w:rPr>
              <m:t>residual(local</m:t>
            </w:del>
          </m:r>
          <m:r>
            <w:del w:id="244" w:author="rob" w:date="2018-08-12T15:20:00Z">
              <m:rPr>
                <m:sty m:val="p"/>
              </m:rPr>
              <w:rPr>
                <w:rFonts w:ascii="Cambria Math" w:hAnsi="Cambria Math"/>
              </w:rPr>
              <m:t>_</m:t>
            </w:del>
          </m:r>
          <m:r>
            <w:del w:id="245" w:author="rob" w:date="2018-08-12T15:20:00Z">
              <w:rPr>
                <w:rFonts w:ascii="Cambria Math" w:hAnsi="Cambria Math"/>
              </w:rPr>
              <m:t>degree</m:t>
            </w:del>
          </m:r>
          <m:r>
            <w:del w:id="246" w:author="rob" w:date="2018-08-12T15:20:00Z">
              <m:rPr>
                <m:sty m:val="p"/>
              </m:rPr>
              <w:rPr>
                <w:rFonts w:ascii="Cambria Math" w:hAnsi="Cambria Math"/>
              </w:rPr>
              <m:t xml:space="preserve"> ~ </m:t>
            </w:del>
          </m:r>
          <m:r>
            <w:del w:id="247" w:author="rob" w:date="2018-08-12T15:20:00Z">
              <w:rPr>
                <w:rFonts w:ascii="Cambria Math" w:hAnsi="Cambria Math"/>
              </w:rPr>
              <m:t>global</m:t>
            </w:del>
          </m:r>
          <m:r>
            <w:del w:id="248" w:author="rob" w:date="2018-08-12T15:20:00Z">
              <m:rPr>
                <m:sty m:val="p"/>
              </m:rPr>
              <w:rPr>
                <w:rFonts w:ascii="Cambria Math" w:hAnsi="Cambria Math"/>
              </w:rPr>
              <m:t>_</m:t>
            </w:del>
          </m:r>
          <m:r>
            <w:del w:id="249" w:author="rob" w:date="2018-08-12T15:20:00Z">
              <w:rPr>
                <w:rFonts w:ascii="Cambria Math" w:hAnsi="Cambria Math"/>
              </w:rPr>
              <m:t>degree)</m:t>
            </w:del>
          </m:r>
          <m:r>
            <w:del w:id="250" w:author="rob" w:date="2018-08-12T15:20:00Z">
              <m:rPr>
                <m:sty m:val="p"/>
              </m:rPr>
              <w:rPr>
                <w:rFonts w:ascii="Cambria Math" w:hAnsi="Cambria Math"/>
              </w:rPr>
              <m:t>)</m:t>
            </w:del>
          </m:r>
          <m:r>
            <w:ins w:id="251" w:author="rob" w:date="2018-08-12T15:20:00Z">
              <w:rPr>
                <w:rFonts w:ascii="Cambria Math" w:hAnsi="Cambria Math"/>
              </w:rPr>
              <m:t xml:space="preserve"> (subnetwork S)</m:t>
            </w:ins>
          </m:r>
          <m:r>
            <w:ins w:id="252" w:author="rob" w:date="2018-08-12T15:20:00Z">
              <m:rPr>
                <m:sty m:val="p"/>
              </m:rPr>
              <w:rPr>
                <w:rFonts w:ascii="Cambria Math" w:hAnsi="Cambria Math"/>
              </w:rPr>
              <m:t xml:space="preserve">= </m:t>
            </w:ins>
          </m:r>
          <m:f>
            <m:fPr>
              <m:ctrlPr>
                <w:ins w:id="253" w:author="rob" w:date="2018-08-12T15:20:00Z">
                  <w:rPr>
                    <w:rFonts w:ascii="Cambria Math" w:hAnsi="Cambria Math"/>
                  </w:rPr>
                </w:ins>
              </m:ctrlPr>
            </m:fPr>
            <m:num>
              <m:nary>
                <m:naryPr>
                  <m:chr m:val="∑"/>
                  <m:limLoc m:val="undOvr"/>
                  <m:supHide m:val="1"/>
                  <m:ctrlPr>
                    <w:ins w:id="254" w:author="rob" w:date="2018-08-12T15:20:00Z">
                      <w:rPr>
                        <w:rFonts w:ascii="Cambria Math" w:hAnsi="Cambria Math"/>
                      </w:rPr>
                    </w:ins>
                  </m:ctrlPr>
                </m:naryPr>
                <m:sub>
                  <m:r>
                    <w:ins w:id="255" w:author="rob" w:date="2018-08-12T15:20:00Z">
                      <w:rPr>
                        <w:rFonts w:ascii="Cambria Math" w:hAnsi="Cambria Math"/>
                      </w:rPr>
                      <m:t xml:space="preserve">all genes i ∈S </m:t>
                    </w:ins>
                  </m:r>
                </m:sub>
                <m:sup/>
                <m:e>
                  <m:r>
                    <w:ins w:id="256" w:author="rob" w:date="2018-08-12T15:20:00Z">
                      <w:rPr>
                        <w:rFonts w:ascii="Cambria Math" w:hAnsi="Cambria Math"/>
                      </w:rPr>
                      <m:t>Gene</m:t>
                    </w:ins>
                  </m:r>
                  <m:r>
                    <w:ins w:id="257" w:author="rob" w:date="2018-08-12T15:20:00Z">
                      <m:rPr>
                        <m:nor/>
                      </m:rPr>
                      <w:rPr>
                        <w:rFonts w:ascii="Cambria Math" w:hAnsi="Cambria Math"/>
                      </w:rPr>
                      <m:t>-</m:t>
                    </w:ins>
                  </m:r>
                  <m:r>
                    <w:ins w:id="258" w:author="rob" w:date="2018-08-12T15:20:00Z">
                      <w:rPr>
                        <w:rFonts w:ascii="Cambria Math" w:hAnsi="Cambria Math"/>
                      </w:rPr>
                      <m:t>Specific</m:t>
                    </w:ins>
                  </m:r>
                  <m:r>
                    <w:ins w:id="259" w:author="rob" w:date="2018-08-12T15:20:00Z">
                      <m:rPr>
                        <m:sty m:val="p"/>
                      </m:rPr>
                      <w:rPr>
                        <w:rFonts w:ascii="Cambria Math" w:hAnsi="Cambria Math"/>
                      </w:rPr>
                      <m:t xml:space="preserve"> </m:t>
                    </w:ins>
                  </m:r>
                  <m:r>
                    <w:ins w:id="260" w:author="rob" w:date="2018-08-12T15:20:00Z">
                      <w:rPr>
                        <w:rFonts w:ascii="Cambria Math" w:hAnsi="Cambria Math"/>
                      </w:rPr>
                      <m:t xml:space="preserve">Locality </m:t>
                    </w:ins>
                  </m:r>
                  <m:d>
                    <m:dPr>
                      <m:ctrlPr>
                        <w:ins w:id="261" w:author="rob" w:date="2018-08-12T15:20:00Z">
                          <w:rPr>
                            <w:rFonts w:ascii="Cambria Math" w:hAnsi="Cambria Math"/>
                            <w:i/>
                          </w:rPr>
                        </w:ins>
                      </m:ctrlPr>
                    </m:dPr>
                    <m:e>
                      <m:r>
                        <w:ins w:id="262" w:author="rob" w:date="2018-08-12T15:20:00Z">
                          <w:rPr>
                            <w:rFonts w:ascii="Cambria Math" w:hAnsi="Cambria Math"/>
                          </w:rPr>
                          <m:t>gene i</m:t>
                        </w:ins>
                      </m:r>
                    </m:e>
                  </m:d>
                </m:e>
              </m:nary>
            </m:num>
            <m:den>
              <m:sSub>
                <m:sSubPr>
                  <m:ctrlPr>
                    <w:ins w:id="263" w:author="rob" w:date="2018-08-12T15:20:00Z">
                      <w:rPr>
                        <w:rFonts w:ascii="Cambria Math" w:hAnsi="Cambria Math"/>
                        <w:i/>
                      </w:rPr>
                    </w:ins>
                  </m:ctrlPr>
                </m:sSubPr>
                <m:e>
                  <m:r>
                    <w:ins w:id="264" w:author="rob" w:date="2018-08-12T15:20:00Z">
                      <w:rPr>
                        <w:rFonts w:ascii="Cambria Math" w:hAnsi="Cambria Math"/>
                      </w:rPr>
                      <m:t>N</m:t>
                    </w:ins>
                  </m:r>
                </m:e>
                <m:sub>
                  <m:r>
                    <w:ins w:id="265" w:author="rob" w:date="2018-08-12T15:20:00Z">
                      <w:rPr>
                        <w:rFonts w:ascii="Cambria Math" w:hAnsi="Cambria Math"/>
                      </w:rPr>
                      <m:t>g</m:t>
                    </w:ins>
                  </m:r>
                </m:sub>
              </m:sSub>
            </m:den>
          </m:f>
        </m:oMath>
      </m:oMathPara>
    </w:p>
    <w:p w14:paraId="15BEFECF" w14:textId="32F78F5E" w:rsidR="00F40E28" w:rsidRDefault="00F40E28" w:rsidP="00F40E28">
      <w:pPr>
        <w:rPr>
          <w:ins w:id="266" w:author="rob" w:date="2018-08-12T15:20:00Z"/>
        </w:rPr>
      </w:pPr>
      <w:ins w:id="267" w:author="rob" w:date="2018-08-12T15:20:00Z">
        <w:r>
          <w:t>where the gene-specific locality measure is defined below (Eq. 4)</w:t>
        </w:r>
      </w:ins>
      <w:ins w:id="268" w:author="rob" w:date="2018-08-16T15:46:00Z">
        <w:r w:rsidR="000A6AF6">
          <w:t>,</w:t>
        </w:r>
      </w:ins>
      <w:ins w:id="269" w:author="rob" w:date="2018-08-12T15:20:00Z">
        <w:r>
          <w:t xml:space="preserve">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270" w:name="_Ref447101563"/>
      <w:bookmarkStart w:id="271" w:name="_Ref464738379"/>
      <w:r w:rsidRPr="0045686C">
        <w:t>Eq.</w:t>
      </w:r>
      <w:bookmarkEnd w:id="270"/>
      <w:r>
        <w:t xml:space="preserve"> 3</w:t>
      </w:r>
      <w:bookmarkEnd w:id="271"/>
    </w:p>
    <w:p w14:paraId="09AD4F73" w14:textId="02F1EFC0"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272" w:author="rob" w:date="2018-08-12T15:20:00Z">
              <m:rPr>
                <m:sty m:val="p"/>
              </m:rPr>
              <w:rPr>
                <w:rFonts w:ascii="Cambria Math" w:hAnsi="Cambria Math"/>
              </w:rPr>
              <m:t>=</m:t>
            </w:del>
          </m:r>
          <m:f>
            <m:fPr>
              <m:ctrlPr>
                <w:del w:id="273" w:author="rob" w:date="2018-08-12T15:20:00Z">
                  <w:rPr>
                    <w:rFonts w:ascii="Cambria Math" w:hAnsi="Cambria Math"/>
                  </w:rPr>
                </w:del>
              </m:ctrlPr>
            </m:fPr>
            <m:num>
              <m:nary>
                <m:naryPr>
                  <m:chr m:val="∑"/>
                  <m:limLoc m:val="undOvr"/>
                  <m:subHide m:val="1"/>
                  <m:supHide m:val="1"/>
                  <m:ctrlPr>
                    <w:del w:id="274" w:author="rob" w:date="2018-08-12T15:20:00Z">
                      <w:rPr>
                        <w:rFonts w:ascii="Cambria Math" w:hAnsi="Cambria Math"/>
                      </w:rPr>
                    </w:del>
                  </m:ctrlPr>
                </m:naryPr>
                <m:sub/>
                <m:sup/>
                <m:e>
                  <m:r>
                    <w:del w:id="275" w:author="rob" w:date="2018-08-12T15:20:00Z">
                      <w:rPr>
                        <w:rFonts w:ascii="Cambria Math" w:hAnsi="Cambria Math"/>
                      </w:rPr>
                      <m:t>subnetwork</m:t>
                    </w:del>
                  </m:r>
                  <m:r>
                    <w:del w:id="276" w:author="rob" w:date="2018-08-12T15:20:00Z">
                      <m:rPr>
                        <m:sty m:val="p"/>
                      </m:rPr>
                      <w:rPr>
                        <w:rFonts w:ascii="Cambria Math" w:hAnsi="Cambria Math"/>
                      </w:rPr>
                      <m:t>_</m:t>
                    </w:del>
                  </m:r>
                  <m:r>
                    <w:del w:id="277" w:author="rob" w:date="2018-08-12T15:20:00Z">
                      <w:rPr>
                        <w:rFonts w:ascii="Cambria Math" w:hAnsi="Cambria Math"/>
                      </w:rPr>
                      <m:t>interaction</m:t>
                    </w:del>
                  </m:r>
                  <m:r>
                    <w:del w:id="278" w:author="rob" w:date="2018-08-12T15:20:00Z">
                      <m:rPr>
                        <m:sty m:val="p"/>
                      </m:rPr>
                      <w:rPr>
                        <w:rFonts w:ascii="Cambria Math" w:hAnsi="Cambria Math"/>
                      </w:rPr>
                      <m:t>_</m:t>
                    </w:del>
                  </m:r>
                  <m:r>
                    <w:del w:id="279" w:author="rob" w:date="2018-08-12T15:20:00Z">
                      <w:rPr>
                        <w:rFonts w:ascii="Cambria Math" w:hAnsi="Cambria Math"/>
                      </w:rPr>
                      <m:t>score</m:t>
                    </w:del>
                  </m:r>
                  <m:r>
                    <w:del w:id="280" w:author="rob" w:date="2018-08-12T15:20:00Z">
                      <m:rPr>
                        <m:sty m:val="p"/>
                      </m:rPr>
                      <w:rPr>
                        <w:rFonts w:ascii="Cambria Math" w:hAnsi="Cambria Math"/>
                      </w:rPr>
                      <m:t>(</m:t>
                    </w:del>
                  </m:r>
                  <m:r>
                    <w:del w:id="281" w:author="rob" w:date="2018-08-12T15:20:00Z">
                      <w:rPr>
                        <w:rFonts w:ascii="Cambria Math" w:hAnsi="Cambria Math"/>
                      </w:rPr>
                      <m:t>gene</m:t>
                    </w:del>
                  </m:r>
                  <m:r>
                    <w:del w:id="282" w:author="rob" w:date="2018-08-12T15:20:00Z">
                      <m:rPr>
                        <m:sty m:val="p"/>
                      </m:rPr>
                      <w:rPr>
                        <w:rFonts w:ascii="Cambria Math" w:hAnsi="Cambria Math"/>
                      </w:rPr>
                      <m:t>)</m:t>
                    </w:del>
                  </m:r>
                </m:e>
              </m:nary>
            </m:num>
            <m:den>
              <m:r>
                <w:del w:id="283" w:author="rob" w:date="2018-08-12T15:20:00Z">
                  <w:rPr>
                    <w:rFonts w:ascii="Cambria Math" w:hAnsi="Cambria Math"/>
                  </w:rPr>
                  <m:t>number</m:t>
                </w:del>
              </m:r>
              <m:r>
                <w:del w:id="284" w:author="rob" w:date="2018-08-12T15:20:00Z">
                  <m:rPr>
                    <m:sty m:val="p"/>
                  </m:rPr>
                  <w:rPr>
                    <w:rFonts w:ascii="Cambria Math" w:hAnsi="Cambria Math"/>
                  </w:rPr>
                  <m:t>_</m:t>
                </w:del>
              </m:r>
              <m:r>
                <w:del w:id="285" w:author="rob" w:date="2018-08-12T15:20:00Z">
                  <w:rPr>
                    <w:rFonts w:ascii="Cambria Math" w:hAnsi="Cambria Math"/>
                  </w:rPr>
                  <m:t>of</m:t>
                </w:del>
              </m:r>
              <m:r>
                <w:del w:id="286" w:author="rob" w:date="2018-08-12T15:20:00Z">
                  <m:rPr>
                    <m:sty m:val="p"/>
                  </m:rPr>
                  <w:rPr>
                    <w:rFonts w:ascii="Cambria Math" w:hAnsi="Cambria Math"/>
                  </w:rPr>
                  <m:t>_</m:t>
                </w:del>
              </m:r>
              <m:r>
                <w:del w:id="287" w:author="rob" w:date="2018-08-12T15:20:00Z">
                  <w:rPr>
                    <w:rFonts w:ascii="Cambria Math" w:hAnsi="Cambria Math"/>
                  </w:rPr>
                  <m:t>genes</m:t>
                </w:del>
              </m:r>
              <m:r>
                <w:del w:id="288" w:author="rob" w:date="2018-08-12T15:20:00Z">
                  <m:rPr>
                    <m:sty m:val="p"/>
                  </m:rPr>
                  <w:rPr>
                    <w:rFonts w:ascii="Cambria Math" w:hAnsi="Cambria Math"/>
                  </w:rPr>
                  <m:t>-1</m:t>
                </w:del>
              </m:r>
            </m:den>
          </m:f>
          <m:r>
            <w:ins w:id="289" w:author="rob" w:date="2018-08-12T15:20:00Z">
              <w:rPr>
                <w:rFonts w:ascii="Cambria Math" w:hAnsi="Cambria Math"/>
              </w:rPr>
              <m:t>(gene i)</m:t>
            </w:ins>
          </m:r>
          <m:r>
            <w:ins w:id="290" w:author="rob" w:date="2018-08-12T15:20:00Z">
              <m:rPr>
                <m:sty m:val="p"/>
              </m:rPr>
              <w:rPr>
                <w:rFonts w:ascii="Cambria Math" w:hAnsi="Cambria Math"/>
              </w:rPr>
              <m:t>=</m:t>
            </w:ins>
          </m:r>
          <m:f>
            <m:fPr>
              <m:ctrlPr>
                <w:ins w:id="291" w:author="rob" w:date="2018-08-12T15:20:00Z">
                  <w:rPr>
                    <w:rFonts w:ascii="Cambria Math" w:hAnsi="Cambria Math"/>
                  </w:rPr>
                </w:ins>
              </m:ctrlPr>
            </m:fPr>
            <m:num>
              <m:nary>
                <m:naryPr>
                  <m:chr m:val="∑"/>
                  <m:limLoc m:val="undOvr"/>
                  <m:supHide m:val="1"/>
                  <m:ctrlPr>
                    <w:ins w:id="292" w:author="rob" w:date="2018-08-12T15:20:00Z">
                      <w:rPr>
                        <w:rFonts w:ascii="Cambria Math" w:hAnsi="Cambria Math"/>
                      </w:rPr>
                    </w:ins>
                  </m:ctrlPr>
                </m:naryPr>
                <m:sub>
                  <m:r>
                    <w:ins w:id="293" w:author="rob" w:date="2018-08-12T15:20:00Z">
                      <w:rPr>
                        <w:rFonts w:ascii="Cambria Math" w:hAnsi="Cambria Math"/>
                      </w:rPr>
                      <m:t>all genes j ≠i</m:t>
                    </w:ins>
                  </m:r>
                </m:sub>
                <m:sup/>
                <m:e>
                  <m:sSub>
                    <m:sSubPr>
                      <m:ctrlPr>
                        <w:ins w:id="294" w:author="rob" w:date="2018-08-12T15:20:00Z">
                          <w:rPr>
                            <w:rFonts w:ascii="Cambria Math" w:hAnsi="Cambria Math"/>
                            <w:i/>
                          </w:rPr>
                        </w:ins>
                      </m:ctrlPr>
                    </m:sSubPr>
                    <m:e>
                      <m:r>
                        <w:ins w:id="295" w:author="rob" w:date="2018-08-12T15:20:00Z">
                          <w:rPr>
                            <w:rFonts w:ascii="Cambria Math" w:hAnsi="Cambria Math"/>
                          </w:rPr>
                          <m:t xml:space="preserve">  w</m:t>
                        </w:ins>
                      </m:r>
                    </m:e>
                    <m:sub>
                      <m:r>
                        <w:ins w:id="296" w:author="rob" w:date="2018-08-12T15:20:00Z">
                          <w:rPr>
                            <w:rFonts w:ascii="Cambria Math" w:hAnsi="Cambria Math"/>
                          </w:rPr>
                          <m:t>ij</m:t>
                        </w:ins>
                      </m:r>
                    </m:sub>
                  </m:sSub>
                </m:e>
              </m:nary>
            </m:num>
            <m:den>
              <m:sSub>
                <m:sSubPr>
                  <m:ctrlPr>
                    <w:ins w:id="297" w:author="rob" w:date="2018-08-12T15:20:00Z">
                      <w:rPr>
                        <w:rFonts w:ascii="Cambria Math" w:hAnsi="Cambria Math"/>
                        <w:i/>
                      </w:rPr>
                    </w:ins>
                  </m:ctrlPr>
                </m:sSubPr>
                <m:e>
                  <m:r>
                    <w:ins w:id="298" w:author="rob" w:date="2018-08-12T15:20:00Z">
                      <w:rPr>
                        <w:rFonts w:ascii="Cambria Math" w:hAnsi="Cambria Math"/>
                      </w:rPr>
                      <m:t>N</m:t>
                    </w:ins>
                  </m:r>
                </m:e>
                <m:sub>
                  <m:r>
                    <w:ins w:id="299" w:author="rob" w:date="2018-08-12T15:20:00Z">
                      <w:rPr>
                        <w:rFonts w:ascii="Cambria Math" w:hAnsi="Cambria Math"/>
                      </w:rPr>
                      <m:t>g</m:t>
                    </w:ins>
                  </m:r>
                </m:sub>
              </m:sSub>
              <m:r>
                <w:ins w:id="300"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jc w:val="left"/>
        <w:rPr>
          <w:del w:id="301" w:author="rob" w:date="2018-08-12T15:20:00Z"/>
        </w:rPr>
      </w:pPr>
    </w:p>
    <w:p w14:paraId="58CDAED7" w14:textId="77777777" w:rsidR="00F40E28" w:rsidRPr="008C6A18" w:rsidRDefault="00F40E28" w:rsidP="00F40E28">
      <w:pPr>
        <w:jc w:val="left"/>
        <w:rPr>
          <w:ins w:id="302" w:author="rob" w:date="2018-08-12T15:20:00Z"/>
        </w:rPr>
      </w:pPr>
      <w:ins w:id="303"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304" w:name="_Ref447101571"/>
      <w:r>
        <w:t>Eq. 4</w:t>
      </w:r>
      <w:bookmarkEnd w:id="304"/>
    </w:p>
    <w:p w14:paraId="4CC80BD2" w14:textId="77777777" w:rsidR="0053124C" w:rsidRPr="001A466D" w:rsidRDefault="0053124C" w:rsidP="0053124C">
      <w:pPr>
        <w:jc w:val="left"/>
        <w:rPr>
          <w:ins w:id="305" w:author="rob" w:date="2018-08-16T15:45:00Z"/>
          <w:rFonts w:ascii="Arial" w:eastAsiaTheme="majorEastAsia" w:hAnsi="Arial" w:cstheme="majorBidi"/>
        </w:rPr>
      </w:pPr>
      <m:oMathPara>
        <m:oMath>
          <m:r>
            <w:ins w:id="306" w:author="rob" w:date="2018-08-16T15:45:00Z">
              <w:rPr>
                <w:rFonts w:ascii="Cambria Math" w:hAnsi="Cambria Math"/>
              </w:rPr>
              <m:t>Gene</m:t>
            </w:ins>
          </m:r>
          <m:r>
            <w:ins w:id="307" w:author="rob" w:date="2018-08-16T15:45:00Z">
              <m:rPr>
                <m:nor/>
              </m:rPr>
              <w:rPr>
                <w:rFonts w:ascii="Cambria Math" w:hAnsi="Cambria Math"/>
              </w:rPr>
              <m:t>-</m:t>
            </w:ins>
          </m:r>
          <m:r>
            <w:ins w:id="308" w:author="rob" w:date="2018-08-16T15:45:00Z">
              <w:rPr>
                <w:rFonts w:ascii="Cambria Math" w:hAnsi="Cambria Math"/>
              </w:rPr>
              <m:t>Specific</m:t>
            </w:ins>
          </m:r>
          <m:r>
            <w:ins w:id="309" w:author="rob" w:date="2018-08-16T15:45:00Z">
              <m:rPr>
                <m:sty m:val="p"/>
              </m:rPr>
              <w:rPr>
                <w:rFonts w:ascii="Cambria Math" w:hAnsi="Cambria Math"/>
              </w:rPr>
              <m:t xml:space="preserve"> </m:t>
            </w:ins>
          </m:r>
          <m:r>
            <w:ins w:id="310" w:author="rob" w:date="2018-08-16T15:45:00Z">
              <w:rPr>
                <w:rFonts w:ascii="Cambria Math" w:hAnsi="Cambria Math"/>
              </w:rPr>
              <m:t xml:space="preserve">Locality </m:t>
            </w:ins>
          </m:r>
          <m:d>
            <m:dPr>
              <m:ctrlPr>
                <w:ins w:id="311" w:author="rob" w:date="2018-08-16T15:45:00Z">
                  <w:rPr>
                    <w:rFonts w:ascii="Cambria Math" w:hAnsi="Cambria Math"/>
                    <w:i/>
                  </w:rPr>
                </w:ins>
              </m:ctrlPr>
            </m:dPr>
            <m:e>
              <m:r>
                <w:ins w:id="312" w:author="rob" w:date="2018-08-16T15:45:00Z">
                  <w:rPr>
                    <w:rFonts w:ascii="Cambria Math" w:hAnsi="Cambria Math"/>
                  </w:rPr>
                  <m:t>gene i</m:t>
                </w:ins>
              </m:r>
            </m:e>
          </m:d>
          <m:r>
            <w:ins w:id="313" w:author="rob" w:date="2018-08-16T15:45:00Z">
              <m:rPr>
                <m:sty m:val="p"/>
              </m:rPr>
              <w:rPr>
                <w:rFonts w:ascii="Cambria Math" w:hAnsi="Cambria Math"/>
              </w:rPr>
              <m:t>=</m:t>
            </w:ins>
          </m:r>
          <m:sSub>
            <m:sSubPr>
              <m:ctrlPr>
                <w:ins w:id="314" w:author="rob" w:date="2018-08-16T15:45:00Z">
                  <w:rPr>
                    <w:rFonts w:ascii="Cambria Math" w:hAnsi="Cambria Math"/>
                  </w:rPr>
                </w:ins>
              </m:ctrlPr>
            </m:sSubPr>
            <m:e>
              <m:r>
                <w:ins w:id="315" w:author="rob" w:date="2018-08-16T15:45:00Z">
                  <m:rPr>
                    <m:sty m:val="p"/>
                  </m:rPr>
                  <w:rPr>
                    <w:rFonts w:ascii="Cambria Math" w:hAnsi="Cambria Math"/>
                  </w:rPr>
                  <m:t>ϵ</m:t>
                </w:ins>
              </m:r>
            </m:e>
            <m:sub>
              <m:r>
                <w:ins w:id="316" w:author="rob" w:date="2018-08-16T15:45:00Z">
                  <w:rPr>
                    <w:rFonts w:ascii="Cambria Math" w:hAnsi="Cambria Math"/>
                  </w:rPr>
                  <m:t>i</m:t>
                </w:ins>
              </m:r>
            </m:sub>
          </m:sSub>
        </m:oMath>
      </m:oMathPara>
    </w:p>
    <w:p w14:paraId="2A9BD0F0" w14:textId="142EEE60" w:rsidR="00F40E28" w:rsidRPr="001A466D" w:rsidDel="0053124C" w:rsidRDefault="00F40E28" w:rsidP="00F40E28">
      <w:pPr>
        <w:jc w:val="left"/>
        <w:rPr>
          <w:del w:id="317" w:author="rob" w:date="2018-08-16T15:45:00Z"/>
          <w:rFonts w:ascii="Arial" w:hAnsi="Arial"/>
          <w:rPrChange w:id="318" w:author="rob" w:date="2018-08-12T15:20:00Z">
            <w:rPr>
              <w:del w:id="319" w:author="rob" w:date="2018-08-16T15:45:00Z"/>
            </w:rPr>
          </w:rPrChange>
        </w:rPr>
      </w:pPr>
      <m:oMathPara>
        <m:oMath>
          <m:r>
            <w:del w:id="320" w:author="rob" w:date="2018-08-16T15:45:00Z">
              <w:rPr>
                <w:rFonts w:ascii="Cambria Math" w:hAnsi="Cambria Math"/>
              </w:rPr>
              <m:t>Gene</m:t>
            </w:del>
          </m:r>
          <m:r>
            <w:del w:id="321" w:author="rob" w:date="2018-08-16T15:45:00Z">
              <m:rPr>
                <m:nor/>
              </m:rPr>
              <w:rPr>
                <w:rFonts w:ascii="Cambria Math" w:hAnsi="Cambria Math"/>
              </w:rPr>
              <m:t>-</m:t>
            </w:del>
          </m:r>
          <m:r>
            <w:del w:id="322" w:author="rob" w:date="2018-08-16T15:45:00Z">
              <w:rPr>
                <w:rFonts w:ascii="Cambria Math" w:hAnsi="Cambria Math"/>
              </w:rPr>
              <m:t>Specific</m:t>
            </w:del>
          </m:r>
          <m:r>
            <w:del w:id="323" w:author="rob" w:date="2018-08-16T15:45:00Z">
              <m:rPr>
                <m:sty m:val="p"/>
              </m:rPr>
              <w:rPr>
                <w:rFonts w:ascii="Cambria Math" w:hAnsi="Cambria Math"/>
              </w:rPr>
              <m:t xml:space="preserve"> </m:t>
            </w:del>
          </m:r>
          <m:r>
            <w:del w:id="324" w:author="rob" w:date="2018-08-16T15:45:00Z">
              <w:rPr>
                <w:rFonts w:ascii="Cambria Math" w:hAnsi="Cambria Math"/>
              </w:rPr>
              <m:t>Locality</m:t>
            </w:del>
          </m:r>
          <m:r>
            <w:del w:id="325" w:author="rob" w:date="2018-08-12T15:20:00Z">
              <m:rPr>
                <m:sty m:val="p"/>
              </m:rPr>
              <w:rPr>
                <w:rFonts w:ascii="Cambria Math" w:hAnsi="Cambria Math"/>
              </w:rPr>
              <m:t>=</m:t>
            </w:del>
          </m:r>
          <m:r>
            <w:del w:id="326" w:author="rob" w:date="2018-08-12T15:20:00Z">
              <w:rPr>
                <w:rFonts w:ascii="Cambria Math" w:hAnsi="Cambria Math"/>
              </w:rPr>
              <m:t>residual</m:t>
            </w:del>
          </m:r>
          <m:r>
            <w:del w:id="327" w:author="rob" w:date="2018-08-12T15:20:00Z">
              <m:rPr>
                <m:sty m:val="p"/>
              </m:rPr>
              <w:rPr>
                <w:rFonts w:ascii="Cambria Math" w:hAnsi="Cambria Math"/>
              </w:rPr>
              <m:t>(</m:t>
            </w:del>
          </m:r>
          <m:r>
            <w:del w:id="328" w:author="rob" w:date="2018-08-12T15:20:00Z">
              <w:rPr>
                <w:rFonts w:ascii="Cambria Math" w:hAnsi="Cambria Math"/>
              </w:rPr>
              <m:t>local</m:t>
            </w:del>
          </m:r>
          <m:r>
            <w:del w:id="329" w:author="rob" w:date="2018-08-12T15:20:00Z">
              <m:rPr>
                <m:sty m:val="p"/>
              </m:rPr>
              <w:rPr>
                <w:rFonts w:ascii="Cambria Math" w:hAnsi="Cambria Math"/>
              </w:rPr>
              <m:t>_</m:t>
            </w:del>
          </m:r>
          <m:r>
            <w:del w:id="330" w:author="rob" w:date="2018-08-12T15:20:00Z">
              <w:rPr>
                <w:rFonts w:ascii="Cambria Math" w:hAnsi="Cambria Math"/>
              </w:rPr>
              <m:t>degree</m:t>
            </w:del>
          </m:r>
          <m:r>
            <w:del w:id="331" w:author="rob" w:date="2018-08-12T15:20:00Z">
              <m:rPr>
                <m:sty m:val="p"/>
              </m:rPr>
              <w:rPr>
                <w:rFonts w:ascii="Cambria Math" w:hAnsi="Cambria Math"/>
              </w:rPr>
              <m:t xml:space="preserve"> ~ </m:t>
            </w:del>
          </m:r>
          <m:r>
            <w:del w:id="332" w:author="rob" w:date="2018-08-12T15:20:00Z">
              <w:rPr>
                <w:rFonts w:ascii="Cambria Math" w:hAnsi="Cambria Math"/>
              </w:rPr>
              <m:t>global</m:t>
            </w:del>
          </m:r>
          <m:r>
            <w:del w:id="333" w:author="rob" w:date="2018-08-12T15:20:00Z">
              <m:rPr>
                <m:sty m:val="p"/>
              </m:rPr>
              <w:rPr>
                <w:rFonts w:ascii="Cambria Math" w:hAnsi="Cambria Math"/>
              </w:rPr>
              <m:t>_</m:t>
            </w:del>
          </m:r>
          <m:r>
            <w:del w:id="334" w:author="rob" w:date="2018-08-12T15:20:00Z">
              <w:rPr>
                <w:rFonts w:ascii="Cambria Math" w:hAnsi="Cambria Math"/>
              </w:rPr>
              <m:t>degree</m:t>
            </w:del>
          </m:r>
          <m:r>
            <w:del w:id="335" w:author="rob" w:date="2018-08-12T15:20:00Z">
              <m:rPr>
                <m:sty m:val="p"/>
              </m:rPr>
              <w:rPr>
                <w:rFonts w:ascii="Cambria Math" w:hAnsi="Cambria Math"/>
              </w:rPr>
              <m:t>)</m:t>
            </w:del>
          </m:r>
          <m:r>
            <w:del w:id="336" w:author="rob" w:date="2018-08-12T15:20:00Z">
              <m:rPr>
                <m:sty m:val="p"/>
              </m:rPr>
              <w:rPr>
                <w:rFonts w:ascii="Cambria Math" w:hAnsi="Cambria Math"/>
              </w:rPr>
              <w:br/>
            </w:del>
          </m:r>
        </m:oMath>
      </m:oMathPara>
    </w:p>
    <w:p w14:paraId="36AB42C2" w14:textId="1F0CC03E" w:rsidR="00F40E28" w:rsidRDefault="00F40E28" w:rsidP="00F40E28">
      <w:pPr>
        <w:jc w:val="left"/>
        <w:rPr>
          <w:ins w:id="337" w:author="rob" w:date="2018-08-12T15:20:00Z"/>
        </w:rPr>
      </w:pPr>
      <w:ins w:id="338"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B52F6D" w:rsidP="00F40E28">
      <w:pPr>
        <w:jc w:val="left"/>
        <w:rPr>
          <w:ins w:id="339" w:author="rob" w:date="2018-08-12T15:20:00Z"/>
          <w:rFonts w:eastAsiaTheme="minorEastAsia"/>
        </w:rPr>
      </w:pPr>
      <m:oMathPara>
        <m:oMath>
          <m:sSub>
            <m:sSubPr>
              <m:ctrlPr>
                <w:ins w:id="340" w:author="rob" w:date="2018-08-12T15:20:00Z">
                  <w:rPr>
                    <w:rFonts w:ascii="Cambria Math" w:hAnsi="Cambria Math"/>
                  </w:rPr>
                </w:ins>
              </m:ctrlPr>
            </m:sSubPr>
            <m:e>
              <m:r>
                <w:ins w:id="341" w:author="rob" w:date="2018-08-12T15:20:00Z">
                  <m:rPr>
                    <m:sty m:val="p"/>
                  </m:rPr>
                  <w:rPr>
                    <w:rFonts w:ascii="Cambria Math" w:hAnsi="Cambria Math"/>
                  </w:rPr>
                  <m:t>degree</m:t>
                </w:ins>
              </m:r>
            </m:e>
            <m:sub>
              <m:r>
                <w:ins w:id="342" w:author="rob" w:date="2018-08-12T15:20:00Z">
                  <w:rPr>
                    <w:rFonts w:ascii="Cambria Math" w:hAnsi="Cambria Math"/>
                  </w:rPr>
                  <m:t>local</m:t>
                </w:ins>
              </m:r>
            </m:sub>
          </m:sSub>
          <m:d>
            <m:dPr>
              <m:ctrlPr>
                <w:ins w:id="343" w:author="rob" w:date="2018-08-12T15:20:00Z">
                  <w:rPr>
                    <w:rFonts w:ascii="Cambria Math" w:hAnsi="Cambria Math"/>
                  </w:rPr>
                </w:ins>
              </m:ctrlPr>
            </m:dPr>
            <m:e>
              <m:r>
                <w:ins w:id="344" w:author="rob" w:date="2018-08-12T15:20:00Z">
                  <m:rPr>
                    <m:sty m:val="p"/>
                  </m:rPr>
                  <w:rPr>
                    <w:rFonts w:ascii="Cambria Math" w:hAnsi="Cambria Math"/>
                  </w:rPr>
                  <m:t xml:space="preserve">gene </m:t>
                </w:ins>
              </m:r>
              <m:r>
                <w:ins w:id="345" w:author="rob" w:date="2018-08-12T15:20:00Z">
                  <w:rPr>
                    <w:rFonts w:ascii="Cambria Math" w:hAnsi="Cambria Math"/>
                  </w:rPr>
                  <m:t>j</m:t>
                </w:ins>
              </m:r>
            </m:e>
          </m:d>
          <m:r>
            <w:ins w:id="346" w:author="rob" w:date="2018-08-12T15:20:00Z">
              <m:rPr>
                <m:sty m:val="p"/>
              </m:rPr>
              <w:rPr>
                <w:rFonts w:ascii="Cambria Math" w:hAnsi="Cambria Math"/>
              </w:rPr>
              <m:t>=</m:t>
            </w:ins>
          </m:r>
          <m:sSub>
            <m:sSubPr>
              <m:ctrlPr>
                <w:ins w:id="347" w:author="rob" w:date="2018-08-12T15:20:00Z">
                  <w:rPr>
                    <w:rFonts w:ascii="Cambria Math" w:hAnsi="Cambria Math"/>
                  </w:rPr>
                </w:ins>
              </m:ctrlPr>
            </m:sSubPr>
            <m:e>
              <m:r>
                <w:ins w:id="348" w:author="rob" w:date="2018-08-12T15:20:00Z">
                  <m:rPr>
                    <m:sty m:val="p"/>
                  </m:rPr>
                  <w:rPr>
                    <w:rFonts w:ascii="Cambria Math" w:hAnsi="Cambria Math"/>
                  </w:rPr>
                  <m:t xml:space="preserve"> α degree</m:t>
                </w:ins>
              </m:r>
            </m:e>
            <m:sub>
              <m:r>
                <w:ins w:id="349" w:author="rob" w:date="2018-08-12T15:20:00Z">
                  <w:rPr>
                    <w:rFonts w:ascii="Cambria Math" w:hAnsi="Cambria Math"/>
                  </w:rPr>
                  <m:t>global</m:t>
                </w:ins>
              </m:r>
            </m:sub>
          </m:sSub>
          <m:d>
            <m:dPr>
              <m:ctrlPr>
                <w:ins w:id="350" w:author="rob" w:date="2018-08-12T15:20:00Z">
                  <w:rPr>
                    <w:rFonts w:ascii="Cambria Math" w:hAnsi="Cambria Math"/>
                  </w:rPr>
                </w:ins>
              </m:ctrlPr>
            </m:dPr>
            <m:e>
              <m:r>
                <w:ins w:id="351" w:author="rob" w:date="2018-08-12T15:20:00Z">
                  <m:rPr>
                    <m:sty m:val="p"/>
                  </m:rPr>
                  <w:rPr>
                    <w:rFonts w:ascii="Cambria Math" w:hAnsi="Cambria Math"/>
                  </w:rPr>
                  <m:t xml:space="preserve">gene </m:t>
                </w:ins>
              </m:r>
              <m:r>
                <w:ins w:id="352" w:author="rob" w:date="2018-08-12T15:20:00Z">
                  <w:rPr>
                    <w:rFonts w:ascii="Cambria Math" w:hAnsi="Cambria Math"/>
                  </w:rPr>
                  <m:t>j</m:t>
                </w:ins>
              </m:r>
            </m:e>
          </m:d>
          <m:r>
            <w:ins w:id="353" w:author="rob" w:date="2018-08-12T15:20:00Z">
              <m:rPr>
                <m:sty m:val="p"/>
              </m:rPr>
              <w:rPr>
                <w:rFonts w:ascii="Cambria Math" w:hAnsi="Cambria Math"/>
              </w:rPr>
              <m:t xml:space="preserve">+ </m:t>
            </w:ins>
          </m:r>
          <m:sSub>
            <m:sSubPr>
              <m:ctrlPr>
                <w:ins w:id="354" w:author="rob" w:date="2018-08-12T15:20:00Z">
                  <w:rPr>
                    <w:rFonts w:ascii="Cambria Math" w:hAnsi="Cambria Math"/>
                  </w:rPr>
                </w:ins>
              </m:ctrlPr>
            </m:sSubPr>
            <m:e>
              <m:r>
                <w:ins w:id="355" w:author="rob" w:date="2018-08-12T15:20:00Z">
                  <m:rPr>
                    <m:sty m:val="p"/>
                  </m:rPr>
                  <w:rPr>
                    <w:rFonts w:ascii="Cambria Math" w:hAnsi="Cambria Math"/>
                  </w:rPr>
                  <m:t>ϵ</m:t>
                </w:ins>
              </m:r>
            </m:e>
            <m:sub>
              <m:r>
                <w:ins w:id="356" w:author="rob" w:date="2018-08-12T15:20:00Z">
                  <w:rPr>
                    <w:rFonts w:ascii="Cambria Math" w:hAnsi="Cambria Math"/>
                  </w:rPr>
                  <m:t>j</m:t>
                </w:ins>
              </m:r>
            </m:sub>
          </m:sSub>
          <m:r>
            <w:ins w:id="357" w:author="rob" w:date="2018-08-12T15:20:00Z">
              <m:rPr>
                <m:sty m:val="p"/>
              </m:rPr>
              <w:rPr>
                <w:rFonts w:eastAsiaTheme="minorEastAsia"/>
              </w:rPr>
              <w:br/>
            </w:ins>
          </m:r>
        </m:oMath>
      </m:oMathPara>
      <w:ins w:id="358"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r>
        <w:t xml:space="preserve">Statistical significance of subnetwork density and locality </w:t>
      </w:r>
      <w:ins w:id="359" w:author="rob" w:date="2018-08-12T15:20:00Z">
        <w:r>
          <w:t xml:space="preserve">metrics (for both individual genes and whole subnetworks) </w:t>
        </w:r>
      </w:ins>
      <w:r>
        <w:t xml:space="preserve">was assessed by comparing </w:t>
      </w:r>
      <w:del w:id="360" w:author="rob" w:date="2018-08-12T15:20:00Z">
        <w:r w:rsidR="00007E84">
          <w:delText xml:space="preserve">subnetwork </w:delText>
        </w:r>
        <w:r w:rsidR="00804A79">
          <w:delText>scores</w:delText>
        </w:r>
      </w:del>
      <w:ins w:id="361" w:author="rob" w:date="2018-08-12T15:20:00Z">
        <w:r>
          <w:t>the observed statistic</w:t>
        </w:r>
      </w:ins>
      <w:r>
        <w:t xml:space="preserve"> to </w:t>
      </w:r>
      <w:ins w:id="362" w:author="rob" w:date="2018-08-12T15:20:00Z">
        <w:r>
          <w:t xml:space="preserve">the distribution of </w:t>
        </w:r>
      </w:ins>
      <w:r>
        <w:t xml:space="preserve">1,000 </w:t>
      </w:r>
      <w:del w:id="363" w:author="rob" w:date="2018-08-12T15:20:00Z">
        <w:r w:rsidR="00804A79">
          <w:delText>random</w:delText>
        </w:r>
      </w:del>
      <w:ins w:id="364" w:author="rob" w:date="2018-08-12T15:20:00Z">
        <w:r>
          <w:t>randomly sampled</w:t>
        </w:r>
      </w:ins>
      <w:r>
        <w:t xml:space="preserve"> sets of candidate genes, conserving the number of input genes</w:t>
      </w:r>
      <w:ins w:id="365" w:author="rob" w:date="2018-08-12T15:20:00Z">
        <w:r>
          <w:t>. This sampling was used to derive a null distribution, which was used to calculate an empirical p-value</w:t>
        </w:r>
      </w:ins>
      <w:r>
        <w:t>.</w:t>
      </w:r>
    </w:p>
    <w:p w14:paraId="271CB8F7" w14:textId="77777777" w:rsidR="00B242E3" w:rsidRDefault="00B242E3" w:rsidP="001C401A">
      <w:pPr>
        <w:rPr>
          <w:ins w:id="366"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367" w:name="_Ref484125232"/>
      <w:r>
        <w:t>Eq.</w:t>
      </w:r>
      <w:r w:rsidR="00BB1654">
        <w:t xml:space="preserve"> 5</w:t>
      </w:r>
      <w:bookmarkEnd w:id="367"/>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368" w:name="_Ref458775441"/>
      <w:bookmarkStart w:id="369" w:name="_Ref484125256"/>
      <w:r>
        <w:t>Eq.</w:t>
      </w:r>
      <w:r w:rsidR="00220757">
        <w:t xml:space="preserve"> 6</w:t>
      </w:r>
      <w:bookmarkEnd w:id="368"/>
      <w:bookmarkEnd w:id="369"/>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370" w:author="rob" w:date="2018-08-12T15:20:00Z">
        <w:r w:rsidR="006149CD">
          <w:t xml:space="preserve">GO terms with </w:t>
        </w:r>
      </w:ins>
      <w:r w:rsidR="006149CD">
        <w:t xml:space="preserve">significantly co-expressed </w:t>
      </w:r>
      <w:del w:id="371" w:author="rob" w:date="2018-08-12T15:20:00Z">
        <w:r>
          <w:delText>GO terms</w:delText>
        </w:r>
      </w:del>
      <w:ins w:id="372"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373" w:author="rob" w:date="2018-08-12T15:20:00Z"/>
        </w:rPr>
      </w:pPr>
      <w:ins w:id="374" w:author="rob" w:date="2018-08-12T15:20:00Z">
        <w:r>
          <w:t>Identifying High Priority Genes from</w:t>
        </w:r>
        <w:r w:rsidR="00983911">
          <w:t xml:space="preserve"> 41</w:t>
        </w:r>
        <w:r>
          <w:t xml:space="preserve"> non-Ionomic GWAS</w:t>
        </w:r>
      </w:ins>
    </w:p>
    <w:p w14:paraId="46C2BCD4" w14:textId="7E58488C" w:rsidR="00501685" w:rsidRPr="00501685" w:rsidRDefault="00501685" w:rsidP="000E2EBD">
      <w:pPr>
        <w:rPr>
          <w:ins w:id="375" w:author="rob" w:date="2018-08-12T15:20:00Z"/>
        </w:rPr>
      </w:pPr>
      <w:ins w:id="376"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ins>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ins w:id="377" w:author="rob" w:date="2018-08-12T15:20:00Z">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w:t>
        </w:r>
        <w:r w:rsidR="002D7DE0">
          <w:t>andidates genes with less than 1</w:t>
        </w:r>
        <w:r w:rsidR="00D2696C">
          <w:t>0% FDR in at least two SNP-to-gene mappings</w:t>
        </w:r>
        <w:r w:rsidR="00983911">
          <w:t xml:space="preserve"> (</w:t>
        </w:r>
      </w:ins>
      <w:ins w:id="378" w:author="rob" w:date="2018-08-16T14:40:00Z">
        <w:r w:rsidR="006174EC">
          <w:fldChar w:fldCharType="begin"/>
        </w:r>
        <w:r w:rsidR="006174EC">
          <w:instrText xml:space="preserve"> REF _Ref522108751 \h </w:instrText>
        </w:r>
      </w:ins>
      <w:r w:rsidR="006174EC">
        <w:fldChar w:fldCharType="separate"/>
      </w:r>
      <w:ins w:id="379" w:author="rob" w:date="2018-08-16T14:57:00Z">
        <w:r w:rsidR="00923A5D">
          <w:t>Supp. Table 12</w:t>
        </w:r>
      </w:ins>
      <w:ins w:id="380" w:author="rob" w:date="2018-08-16T14:40:00Z">
        <w:r w:rsidR="006174EC">
          <w:fldChar w:fldCharType="end"/>
        </w:r>
      </w:ins>
      <w:ins w:id="381" w:author="rob" w:date="2018-08-12T15:20:00Z">
        <w:r w:rsidR="00983911">
          <w:t>)</w:t>
        </w:r>
        <w:r w:rsidR="00D2696C">
          <w:t>.</w:t>
        </w:r>
      </w:ins>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1451B703" w14:textId="42CE6A75" w:rsidR="00840228" w:rsidRPr="00840228" w:rsidRDefault="003F1192" w:rsidP="0084022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40228" w:rsidRPr="00840228">
        <w:rPr>
          <w:rFonts w:cs="Times New Roman"/>
          <w:b/>
          <w:bCs/>
          <w:noProof/>
          <w:szCs w:val="24"/>
        </w:rPr>
        <w:t>Anders, S., Pyl, P.T., and Huber, W.</w:t>
      </w:r>
      <w:r w:rsidR="00840228" w:rsidRPr="00840228">
        <w:rPr>
          <w:rFonts w:cs="Times New Roman"/>
          <w:noProof/>
          <w:szCs w:val="24"/>
        </w:rPr>
        <w:t xml:space="preserve"> (2014). HTSeq - A Python framework to work with high-throughput sequencing data. Bioinformatics </w:t>
      </w:r>
      <w:r w:rsidR="00840228" w:rsidRPr="00840228">
        <w:rPr>
          <w:rFonts w:cs="Times New Roman"/>
          <w:b/>
          <w:bCs/>
          <w:noProof/>
          <w:szCs w:val="24"/>
        </w:rPr>
        <w:t>31</w:t>
      </w:r>
      <w:r w:rsidR="00840228" w:rsidRPr="00840228">
        <w:rPr>
          <w:rFonts w:cs="Times New Roman"/>
          <w:noProof/>
          <w:szCs w:val="24"/>
        </w:rPr>
        <w:t>: 166–169.</w:t>
      </w:r>
    </w:p>
    <w:p w14:paraId="1DE69D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dorf, C.M. et al.</w:t>
      </w:r>
      <w:r w:rsidRPr="00840228">
        <w:rPr>
          <w:rFonts w:cs="Times New Roman"/>
          <w:noProof/>
          <w:szCs w:val="24"/>
        </w:rPr>
        <w:t xml:space="preserve"> (2016). MaizeGDB update: new tools, data and interface for the maize model organism database. Nucleic Acids Res. </w:t>
      </w:r>
      <w:r w:rsidRPr="00840228">
        <w:rPr>
          <w:rFonts w:cs="Times New Roman"/>
          <w:b/>
          <w:bCs/>
          <w:noProof/>
          <w:szCs w:val="24"/>
        </w:rPr>
        <w:t>44</w:t>
      </w:r>
      <w:r w:rsidRPr="00840228">
        <w:rPr>
          <w:rFonts w:cs="Times New Roman"/>
          <w:noProof/>
          <w:szCs w:val="24"/>
        </w:rPr>
        <w:t>: D1195–D1201.</w:t>
      </w:r>
    </w:p>
    <w:p w14:paraId="33470F8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gelovici, R., Batushansky, A., Deason, N., Gonzalez-Jorge, S., Gore, M.A., Fait, A., and DellaPenna, D.</w:t>
      </w:r>
      <w:r w:rsidRPr="00840228">
        <w:rPr>
          <w:rFonts w:cs="Times New Roman"/>
          <w:noProof/>
          <w:szCs w:val="24"/>
        </w:rPr>
        <w:t xml:space="preserve"> (2017). Network-Guided GWAS Improves Identification of Genes Affecting Free Amino Acids. Plant Physiol. </w:t>
      </w:r>
      <w:r w:rsidRPr="00840228">
        <w:rPr>
          <w:rFonts w:cs="Times New Roman"/>
          <w:b/>
          <w:bCs/>
          <w:noProof/>
          <w:szCs w:val="24"/>
        </w:rPr>
        <w:t>173</w:t>
      </w:r>
      <w:r w:rsidRPr="00840228">
        <w:rPr>
          <w:rFonts w:cs="Times New Roman"/>
          <w:noProof/>
          <w:szCs w:val="24"/>
        </w:rPr>
        <w:t>: 872–886.</w:t>
      </w:r>
    </w:p>
    <w:p w14:paraId="482C99F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saro, A., Ziegler, G., Ziyomo, C., Hoekenga, O.A., Dilkes, B.P., and Baxter, I.</w:t>
      </w:r>
      <w:r w:rsidRPr="00840228">
        <w:rPr>
          <w:rFonts w:cs="Times New Roman"/>
          <w:noProof/>
          <w:szCs w:val="24"/>
        </w:rPr>
        <w:t xml:space="preserve"> (2016). The Interaction of Genotype and Environment Determines Variation in the Maize Kernel Ionome. G3 Genes|Genomes|Genetics </w:t>
      </w:r>
      <w:r w:rsidRPr="00840228">
        <w:rPr>
          <w:rFonts w:cs="Times New Roman"/>
          <w:b/>
          <w:bCs/>
          <w:noProof/>
          <w:szCs w:val="24"/>
        </w:rPr>
        <w:t>6</w:t>
      </w:r>
      <w:r w:rsidRPr="00840228">
        <w:rPr>
          <w:rFonts w:cs="Times New Roman"/>
          <w:noProof/>
          <w:szCs w:val="24"/>
        </w:rPr>
        <w:t>: 4175–4183.</w:t>
      </w:r>
    </w:p>
    <w:p w14:paraId="721BA1B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dri, D. V., Loyola-Vargas, V.M., Broeckling, C.D., De-la-Pena, C., Jasinski, M., Santelia, D., Martinoia, E., Sumner, L.W., Banta, L.M., Stermitz, F., and Vivanco, J.M.</w:t>
      </w:r>
      <w:r w:rsidRPr="00840228">
        <w:rPr>
          <w:rFonts w:cs="Times New Roman"/>
          <w:noProof/>
          <w:szCs w:val="24"/>
        </w:rPr>
        <w:t xml:space="preserve"> (2007). Altered Profile of Secondary Metabolites in the Root Exudates of Arabidopsis ATP-Binding Cassette Transporter Mutants. Plant Physiol. </w:t>
      </w:r>
      <w:r w:rsidRPr="00840228">
        <w:rPr>
          <w:rFonts w:cs="Times New Roman"/>
          <w:b/>
          <w:bCs/>
          <w:noProof/>
          <w:szCs w:val="24"/>
        </w:rPr>
        <w:t>146</w:t>
      </w:r>
      <w:r w:rsidRPr="00840228">
        <w:rPr>
          <w:rFonts w:cs="Times New Roman"/>
          <w:noProof/>
          <w:szCs w:val="24"/>
        </w:rPr>
        <w:t>: 762–771.</w:t>
      </w:r>
    </w:p>
    <w:p w14:paraId="29172B5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illie, J.K. et al.</w:t>
      </w:r>
      <w:r w:rsidRPr="00840228">
        <w:rPr>
          <w:rFonts w:cs="Times New Roman"/>
          <w:noProof/>
          <w:szCs w:val="24"/>
        </w:rPr>
        <w:t xml:space="preserve"> (2018). Shared activity patterns arising at genetic susceptibility loci reveal underlying genomic and cellular architecture of human disease. PLoS Comput. Biol. </w:t>
      </w:r>
      <w:r w:rsidRPr="00840228">
        <w:rPr>
          <w:rFonts w:cs="Times New Roman"/>
          <w:b/>
          <w:bCs/>
          <w:noProof/>
          <w:szCs w:val="24"/>
        </w:rPr>
        <w:t>14</w:t>
      </w:r>
      <w:r w:rsidRPr="00840228">
        <w:rPr>
          <w:rFonts w:cs="Times New Roman"/>
          <w:noProof/>
          <w:szCs w:val="24"/>
        </w:rPr>
        <w:t>: 1–24.</w:t>
      </w:r>
    </w:p>
    <w:p w14:paraId="78E778C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03). Genomic Comparison of P-Type ATPase Ion Pumps in Arabidopsis and Rice. PLANT Physiol. </w:t>
      </w:r>
      <w:r w:rsidRPr="00840228">
        <w:rPr>
          <w:rFonts w:cs="Times New Roman"/>
          <w:b/>
          <w:bCs/>
          <w:noProof/>
          <w:szCs w:val="24"/>
        </w:rPr>
        <w:t>132</w:t>
      </w:r>
      <w:r w:rsidRPr="00840228">
        <w:rPr>
          <w:rFonts w:cs="Times New Roman"/>
          <w:noProof/>
          <w:szCs w:val="24"/>
        </w:rPr>
        <w:t>: 618–628.</w:t>
      </w:r>
    </w:p>
    <w:p w14:paraId="631277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10). Ionomics: The functional genomics of elements. Brief. Funct. Genomics </w:t>
      </w:r>
      <w:r w:rsidRPr="00840228">
        <w:rPr>
          <w:rFonts w:cs="Times New Roman"/>
          <w:b/>
          <w:bCs/>
          <w:noProof/>
          <w:szCs w:val="24"/>
        </w:rPr>
        <w:t>9</w:t>
      </w:r>
      <w:r w:rsidRPr="00840228">
        <w:rPr>
          <w:rFonts w:cs="Times New Roman"/>
          <w:noProof/>
          <w:szCs w:val="24"/>
        </w:rPr>
        <w:t>: 149–56.</w:t>
      </w:r>
    </w:p>
    <w:p w14:paraId="568D2B0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 and Dilkes, B.P.</w:t>
      </w:r>
      <w:r w:rsidRPr="00840228">
        <w:rPr>
          <w:rFonts w:cs="Times New Roman"/>
          <w:noProof/>
          <w:szCs w:val="24"/>
        </w:rPr>
        <w:t xml:space="preserve"> (2012). Elemental profiles reflect plant adaptations to the environment. Science </w:t>
      </w:r>
      <w:r w:rsidRPr="00840228">
        <w:rPr>
          <w:rFonts w:cs="Times New Roman"/>
          <w:b/>
          <w:bCs/>
          <w:noProof/>
          <w:szCs w:val="24"/>
        </w:rPr>
        <w:t>336</w:t>
      </w:r>
      <w:r w:rsidRPr="00840228">
        <w:rPr>
          <w:rFonts w:cs="Times New Roman"/>
          <w:noProof/>
          <w:szCs w:val="24"/>
        </w:rPr>
        <w:t>: 1661–3.</w:t>
      </w:r>
    </w:p>
    <w:p w14:paraId="00B8B24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Vitek, O., Lahner, B., Muthukumar, B., Borghi, M., Morrissey, J., Guerinot, M. Lou, and Salt, D.E.</w:t>
      </w:r>
      <w:r w:rsidRPr="00840228">
        <w:rPr>
          <w:rFonts w:cs="Times New Roman"/>
          <w:noProof/>
          <w:szCs w:val="24"/>
        </w:rPr>
        <w:t xml:space="preserve"> (2008). The leaf ionome as a multivariable system to detect a plant’s physiological status. Proc. Natl. Acad. Sci. U. S. A. </w:t>
      </w:r>
      <w:r w:rsidRPr="00840228">
        <w:rPr>
          <w:rFonts w:cs="Times New Roman"/>
          <w:b/>
          <w:bCs/>
          <w:noProof/>
          <w:szCs w:val="24"/>
        </w:rPr>
        <w:t>105</w:t>
      </w:r>
      <w:r w:rsidRPr="00840228">
        <w:rPr>
          <w:rFonts w:cs="Times New Roman"/>
          <w:noProof/>
          <w:szCs w:val="24"/>
        </w:rPr>
        <w:t>: 12081–6.</w:t>
      </w:r>
    </w:p>
    <w:p w14:paraId="489BA4C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Ziegler, G., Lahner, B., Mickelbart, M. V., Foley, R., Danku, J., Armstrong, P., Salt, D.E., and Hoekenga, O.A.</w:t>
      </w:r>
      <w:r w:rsidRPr="00840228">
        <w:rPr>
          <w:rFonts w:cs="Times New Roman"/>
          <w:noProof/>
          <w:szCs w:val="24"/>
        </w:rPr>
        <w:t xml:space="preserve"> (2014). Single-kernel ionomic profiles are highly heritable indicators of genetic and environmental influences on elemental accumulation in maize grain (Zea mays). PLoS One </w:t>
      </w:r>
      <w:r w:rsidRPr="00840228">
        <w:rPr>
          <w:rFonts w:cs="Times New Roman"/>
          <w:b/>
          <w:bCs/>
          <w:noProof/>
          <w:szCs w:val="24"/>
        </w:rPr>
        <w:t>9</w:t>
      </w:r>
      <w:r w:rsidRPr="00840228">
        <w:rPr>
          <w:rFonts w:cs="Times New Roman"/>
          <w:noProof/>
          <w:szCs w:val="24"/>
        </w:rPr>
        <w:t>.</w:t>
      </w:r>
    </w:p>
    <w:p w14:paraId="160E655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radbury, P.J., Zhang, Z., Kroon, D.E., Casstevens, T.M., Ramdoss, Y., and Buckler, E.S.</w:t>
      </w:r>
      <w:r w:rsidRPr="00840228">
        <w:rPr>
          <w:rFonts w:cs="Times New Roman"/>
          <w:noProof/>
          <w:szCs w:val="24"/>
        </w:rPr>
        <w:t xml:space="preserve"> (2007). TASSEL: software for association mapping of complex traits in diverse samples. Bioinformatics </w:t>
      </w:r>
      <w:r w:rsidRPr="00840228">
        <w:rPr>
          <w:rFonts w:cs="Times New Roman"/>
          <w:b/>
          <w:bCs/>
          <w:noProof/>
          <w:szCs w:val="24"/>
        </w:rPr>
        <w:t>23</w:t>
      </w:r>
      <w:r w:rsidRPr="00840228">
        <w:rPr>
          <w:rFonts w:cs="Times New Roman"/>
          <w:noProof/>
          <w:szCs w:val="24"/>
        </w:rPr>
        <w:t>: 2633–5.</w:t>
      </w:r>
    </w:p>
    <w:p w14:paraId="41521B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ckler, E.S. et al.</w:t>
      </w:r>
      <w:r w:rsidRPr="00840228">
        <w:rPr>
          <w:rFonts w:cs="Times New Roman"/>
          <w:noProof/>
          <w:szCs w:val="24"/>
        </w:rPr>
        <w:t xml:space="preserve"> (2009). The genetic architecture of maize flowering time. Science </w:t>
      </w:r>
      <w:r w:rsidRPr="00840228">
        <w:rPr>
          <w:rFonts w:cs="Times New Roman"/>
          <w:b/>
          <w:bCs/>
          <w:noProof/>
          <w:szCs w:val="24"/>
        </w:rPr>
        <w:t>325</w:t>
      </w:r>
      <w:r w:rsidRPr="00840228">
        <w:rPr>
          <w:rFonts w:cs="Times New Roman"/>
          <w:noProof/>
          <w:szCs w:val="24"/>
        </w:rPr>
        <w:t>: 714–8.</w:t>
      </w:r>
    </w:p>
    <w:p w14:paraId="05F35B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nyavanich, S. et al.</w:t>
      </w:r>
      <w:r w:rsidRPr="00840228">
        <w:rPr>
          <w:rFonts w:cs="Times New Roman"/>
          <w:noProof/>
          <w:szCs w:val="24"/>
        </w:rPr>
        <w:t xml:space="preserve"> (2014). Integrated genome-wide association, coexpression network, and expression single nucleotide polymorphism analysis identifies novel pathway in allergic rhinitis. BMC Med. Genomics </w:t>
      </w:r>
      <w:r w:rsidRPr="00840228">
        <w:rPr>
          <w:rFonts w:cs="Times New Roman"/>
          <w:b/>
          <w:bCs/>
          <w:noProof/>
          <w:szCs w:val="24"/>
        </w:rPr>
        <w:t>7</w:t>
      </w:r>
      <w:r w:rsidRPr="00840228">
        <w:rPr>
          <w:rFonts w:cs="Times New Roman"/>
          <w:noProof/>
          <w:szCs w:val="24"/>
        </w:rPr>
        <w:t>: 48.</w:t>
      </w:r>
    </w:p>
    <w:p w14:paraId="641B3EF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abrese, G.M., Mesner, L.D., Stains, J.P., Tommasini, S.M., Horowitz, M.C., Rosen, C.J., and Farber, C.R.</w:t>
      </w:r>
      <w:r w:rsidRPr="00840228">
        <w:rPr>
          <w:rFonts w:cs="Times New Roman"/>
          <w:noProof/>
          <w:szCs w:val="24"/>
        </w:rPr>
        <w:t xml:space="preserve"> (2017). Integrating GWAS and Co-expression Network Data Identifies Bone Mineral Density Genes SPTBN1 and MARK3 and an Osteoblast Functional Module. Cell Syst. </w:t>
      </w:r>
      <w:r w:rsidRPr="00840228">
        <w:rPr>
          <w:rFonts w:cs="Times New Roman"/>
          <w:b/>
          <w:bCs/>
          <w:noProof/>
          <w:szCs w:val="24"/>
        </w:rPr>
        <w:t>4</w:t>
      </w:r>
      <w:r w:rsidRPr="00840228">
        <w:rPr>
          <w:rFonts w:cs="Times New Roman"/>
          <w:noProof/>
          <w:szCs w:val="24"/>
        </w:rPr>
        <w:t>: 46–59.e4.</w:t>
      </w:r>
    </w:p>
    <w:p w14:paraId="044B3A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dwell, K.S., Russell, J., Langridge, P., and Powell, W.</w:t>
      </w:r>
      <w:r w:rsidRPr="00840228">
        <w:rPr>
          <w:rFonts w:cs="Times New Roman"/>
          <w:noProof/>
          <w:szCs w:val="24"/>
        </w:rPr>
        <w:t xml:space="preserve"> (2006). Extreme population-dependent linkage disequilibrium detected in an inbreeding plant species, Hordeum vulgare. Genetics </w:t>
      </w:r>
      <w:r w:rsidRPr="00840228">
        <w:rPr>
          <w:rFonts w:cs="Times New Roman"/>
          <w:b/>
          <w:bCs/>
          <w:noProof/>
          <w:szCs w:val="24"/>
        </w:rPr>
        <w:t>172</w:t>
      </w:r>
      <w:r w:rsidRPr="00840228">
        <w:rPr>
          <w:rFonts w:cs="Times New Roman"/>
          <w:noProof/>
          <w:szCs w:val="24"/>
        </w:rPr>
        <w:t>: 557–567.</w:t>
      </w:r>
    </w:p>
    <w:p w14:paraId="550AB0D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moco Software Repository</w:t>
      </w:r>
      <w:r w:rsidRPr="00840228">
        <w:rPr>
          <w:rFonts w:cs="Times New Roman"/>
          <w:noProof/>
          <w:szCs w:val="24"/>
        </w:rPr>
        <w:t xml:space="preserve"> (2018). GitHub: http://github.com/schae234/Camoco.</w:t>
      </w:r>
    </w:p>
    <w:p w14:paraId="162F04A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stelletti, S., Tuberosa, R., Pindo, M., and Salvi, S.</w:t>
      </w:r>
      <w:r w:rsidRPr="00840228">
        <w:rPr>
          <w:rFonts w:cs="Times New Roman"/>
          <w:noProof/>
          <w:szCs w:val="24"/>
        </w:rPr>
        <w:t xml:space="preserve"> (2014). A MITE Transposon Insertion Is Associated with Differential Methylation at the Maize Flowering Time QTL Vgt1. G3 Genes|Genomes|Genetics </w:t>
      </w:r>
      <w:r w:rsidRPr="00840228">
        <w:rPr>
          <w:rFonts w:cs="Times New Roman"/>
          <w:b/>
          <w:bCs/>
          <w:noProof/>
          <w:szCs w:val="24"/>
        </w:rPr>
        <w:t>4</w:t>
      </w:r>
      <w:r w:rsidRPr="00840228">
        <w:rPr>
          <w:rFonts w:cs="Times New Roman"/>
          <w:noProof/>
          <w:szCs w:val="24"/>
        </w:rPr>
        <w:t>: 805–812.</w:t>
      </w:r>
    </w:p>
    <w:p w14:paraId="24D1EDE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n, E.K.F., Rowe, H.C., Corwin, J.A., Joseph, B., and Kliebenstein, D.J.</w:t>
      </w:r>
      <w:r w:rsidRPr="00840228">
        <w:rPr>
          <w:rFonts w:cs="Times New Roman"/>
          <w:noProof/>
          <w:szCs w:val="24"/>
        </w:rPr>
        <w:t xml:space="preserve"> (2011). Combining Genome-Wide Association Mapping and Transcriptional Networks to Identify Novel Genes Controlling Glucosinolates in Arabidopsis thaliana. PLoS Biol. </w:t>
      </w:r>
      <w:r w:rsidRPr="00840228">
        <w:rPr>
          <w:rFonts w:cs="Times New Roman"/>
          <w:b/>
          <w:bCs/>
          <w:noProof/>
          <w:szCs w:val="24"/>
        </w:rPr>
        <w:t>9</w:t>
      </w:r>
      <w:r w:rsidRPr="00840228">
        <w:rPr>
          <w:rFonts w:cs="Times New Roman"/>
          <w:noProof/>
          <w:szCs w:val="24"/>
        </w:rPr>
        <w:t>: e1001125.</w:t>
      </w:r>
    </w:p>
    <w:p w14:paraId="24A1A1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o, D.-Y. et al.</w:t>
      </w:r>
      <w:r w:rsidRPr="00840228">
        <w:rPr>
          <w:rFonts w:cs="Times New Roman"/>
          <w:noProof/>
          <w:szCs w:val="24"/>
        </w:rPr>
        <w:t xml:space="preserve"> (2011). Sphingolipids in the Root Play an Important Role in Regulating the Leaf Ionome in Arabidopsis thaliana. Plant Cell </w:t>
      </w:r>
      <w:r w:rsidRPr="00840228">
        <w:rPr>
          <w:rFonts w:cs="Times New Roman"/>
          <w:b/>
          <w:bCs/>
          <w:noProof/>
          <w:szCs w:val="24"/>
        </w:rPr>
        <w:t>23</w:t>
      </w:r>
      <w:r w:rsidRPr="00840228">
        <w:rPr>
          <w:rFonts w:cs="Times New Roman"/>
          <w:noProof/>
          <w:szCs w:val="24"/>
        </w:rPr>
        <w:t>: 1061–1081.</w:t>
      </w:r>
    </w:p>
    <w:p w14:paraId="67CE9CA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ia, J.-M. et al.</w:t>
      </w:r>
      <w:r w:rsidRPr="00840228">
        <w:rPr>
          <w:rFonts w:cs="Times New Roman"/>
          <w:noProof/>
          <w:szCs w:val="24"/>
        </w:rPr>
        <w:t xml:space="preserve"> (2012). Maize HapMap2 identifies extant variation from a genome in flux. Nat. Genet. </w:t>
      </w:r>
      <w:r w:rsidRPr="00840228">
        <w:rPr>
          <w:rFonts w:cs="Times New Roman"/>
          <w:b/>
          <w:bCs/>
          <w:noProof/>
          <w:szCs w:val="24"/>
        </w:rPr>
        <w:t>44</w:t>
      </w:r>
      <w:r w:rsidRPr="00840228">
        <w:rPr>
          <w:rFonts w:cs="Times New Roman"/>
          <w:noProof/>
          <w:szCs w:val="24"/>
        </w:rPr>
        <w:t>: 803–7.</w:t>
      </w:r>
    </w:p>
    <w:p w14:paraId="7C5B8C8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lark, R.M., Wagler, T.N., Quijada, P., and Doebley, J.</w:t>
      </w:r>
      <w:r w:rsidRPr="00840228">
        <w:rPr>
          <w:rFonts w:cs="Times New Roman"/>
          <w:noProof/>
          <w:szCs w:val="24"/>
        </w:rPr>
        <w:t xml:space="preserve"> (2006). A distant upstream enhancer at the maize domestication gene tb1 has pleiotropic effects on plant and inflorescent architecture. Nat. Genet. </w:t>
      </w:r>
      <w:r w:rsidRPr="00840228">
        <w:rPr>
          <w:rFonts w:cs="Times New Roman"/>
          <w:b/>
          <w:bCs/>
          <w:noProof/>
          <w:szCs w:val="24"/>
        </w:rPr>
        <w:t>38</w:t>
      </w:r>
      <w:r w:rsidRPr="00840228">
        <w:rPr>
          <w:rFonts w:cs="Times New Roman"/>
          <w:noProof/>
          <w:szCs w:val="24"/>
        </w:rPr>
        <w:t>: 594–7.</w:t>
      </w:r>
    </w:p>
    <w:p w14:paraId="5F2BE2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ok, J.P., McMullen, M.D., Holland, J.B., Tian, F., Bradbury, P., Ross-Ibarra, J., Buckler, E.S., and Flint-Garcia, S. a</w:t>
      </w:r>
      <w:r w:rsidRPr="00840228">
        <w:rPr>
          <w:rFonts w:cs="Times New Roman"/>
          <w:noProof/>
          <w:szCs w:val="24"/>
        </w:rPr>
        <w:t xml:space="preserve"> (2012). Genetic architecture of maize kernel composition in the nested association mapping and inbred association panels. Plant Physiol. </w:t>
      </w:r>
      <w:r w:rsidRPr="00840228">
        <w:rPr>
          <w:rFonts w:cs="Times New Roman"/>
          <w:b/>
          <w:bCs/>
          <w:noProof/>
          <w:szCs w:val="24"/>
        </w:rPr>
        <w:t>158</w:t>
      </w:r>
      <w:r w:rsidRPr="00840228">
        <w:rPr>
          <w:rFonts w:cs="Times New Roman"/>
          <w:noProof/>
          <w:szCs w:val="24"/>
        </w:rPr>
        <w:t>: 824–34.</w:t>
      </w:r>
    </w:p>
    <w:p w14:paraId="31A3DE9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rwin, J.A., Copeland, D., Feusier, J., Subedy, A., Eshbaugh, R., Palmer, C., Maloof, J., and Kliebenstein, D.J.</w:t>
      </w:r>
      <w:r w:rsidRPr="00840228">
        <w:rPr>
          <w:rFonts w:cs="Times New Roman"/>
          <w:noProof/>
          <w:szCs w:val="24"/>
        </w:rPr>
        <w:t xml:space="preserve"> (2016). The Quantitative Basis of the Arabidopsis Innate Immune System to Endemic Pathogens Depends on Pathogen Genetics. PLoS Genet. </w:t>
      </w:r>
      <w:r w:rsidRPr="00840228">
        <w:rPr>
          <w:rFonts w:cs="Times New Roman"/>
          <w:b/>
          <w:bCs/>
          <w:noProof/>
          <w:szCs w:val="24"/>
        </w:rPr>
        <w:t>12</w:t>
      </w:r>
      <w:r w:rsidRPr="00840228">
        <w:rPr>
          <w:rFonts w:cs="Times New Roman"/>
          <w:noProof/>
          <w:szCs w:val="24"/>
        </w:rPr>
        <w:t>: 1–29.</w:t>
      </w:r>
    </w:p>
    <w:p w14:paraId="769F153A"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avies, L. and Gather, U.</w:t>
      </w:r>
      <w:r w:rsidRPr="00840228">
        <w:rPr>
          <w:rFonts w:cs="Times New Roman"/>
          <w:noProof/>
          <w:szCs w:val="24"/>
        </w:rPr>
        <w:t xml:space="preserve"> (1993). The Identification of Multiple Outliers. J. Am. Stat. Assoc. </w:t>
      </w:r>
      <w:r w:rsidRPr="00840228">
        <w:rPr>
          <w:rFonts w:cs="Times New Roman"/>
          <w:b/>
          <w:bCs/>
          <w:noProof/>
          <w:szCs w:val="24"/>
        </w:rPr>
        <w:t>88</w:t>
      </w:r>
      <w:r w:rsidRPr="00840228">
        <w:rPr>
          <w:rFonts w:cs="Times New Roman"/>
          <w:noProof/>
          <w:szCs w:val="24"/>
        </w:rPr>
        <w:t>: 782.</w:t>
      </w:r>
    </w:p>
    <w:p w14:paraId="4FFE521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ongen, S. van</w:t>
      </w:r>
      <w:r w:rsidRPr="00840228">
        <w:rPr>
          <w:rFonts w:cs="Times New Roman"/>
          <w:noProof/>
          <w:szCs w:val="24"/>
        </w:rPr>
        <w:t xml:space="preserve"> (2000). MCL: A Cluster Algoithm for Graphs.</w:t>
      </w:r>
    </w:p>
    <w:p w14:paraId="6AA1596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isen, M.B., Spellman, P.T., Brown, P.O., and Botstein, D.</w:t>
      </w:r>
      <w:r w:rsidRPr="00840228">
        <w:rPr>
          <w:rFonts w:cs="Times New Roman"/>
          <w:noProof/>
          <w:szCs w:val="24"/>
        </w:rPr>
        <w:t xml:space="preserve"> (1998). Cluster analysis and display of genome-wide expression patterns. Proc. Natl. Acad. Sci. </w:t>
      </w:r>
      <w:r w:rsidRPr="00840228">
        <w:rPr>
          <w:rFonts w:cs="Times New Roman"/>
          <w:b/>
          <w:bCs/>
          <w:noProof/>
          <w:szCs w:val="24"/>
        </w:rPr>
        <w:t>95</w:t>
      </w:r>
      <w:r w:rsidRPr="00840228">
        <w:rPr>
          <w:rFonts w:cs="Times New Roman"/>
          <w:noProof/>
          <w:szCs w:val="24"/>
        </w:rPr>
        <w:t>: 14863–14868.</w:t>
      </w:r>
    </w:p>
    <w:p w14:paraId="4AF0DFE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lshire, R.J., Glaubitz, J.C., Sun, Q., Poland, J.A., Kawamoto, K., Buckler, E.S., and Mitchell, S.E.</w:t>
      </w:r>
      <w:r w:rsidRPr="00840228">
        <w:rPr>
          <w:rFonts w:cs="Times New Roman"/>
          <w:noProof/>
          <w:szCs w:val="24"/>
        </w:rPr>
        <w:t xml:space="preserve"> (2011). A robust, simple genotyping-by-sequencing (GBS) approach for high diversity species. PLoS One </w:t>
      </w:r>
      <w:r w:rsidRPr="00840228">
        <w:rPr>
          <w:rFonts w:cs="Times New Roman"/>
          <w:b/>
          <w:bCs/>
          <w:noProof/>
          <w:szCs w:val="24"/>
        </w:rPr>
        <w:t>6</w:t>
      </w:r>
      <w:r w:rsidRPr="00840228">
        <w:rPr>
          <w:rFonts w:cs="Times New Roman"/>
          <w:noProof/>
          <w:szCs w:val="24"/>
        </w:rPr>
        <w:t>: e19379.</w:t>
      </w:r>
    </w:p>
    <w:p w14:paraId="15CB50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Fan, J., Zhai, Z., Yan, C., and Xu, C.</w:t>
      </w:r>
      <w:r w:rsidRPr="00840228">
        <w:rPr>
          <w:rFonts w:cs="Times New Roman"/>
          <w:noProof/>
          <w:szCs w:val="24"/>
        </w:rPr>
        <w:t xml:space="preserve"> (2015). Arabidopsis TRIGALACTOSYLDIACYLGLYCEROL5 Interacts with TGD1, TGD2, and TGD4 to Facilitate Lipid Transfer from the Endoplasmic Reticulum to Plastids. Plant Cell </w:t>
      </w:r>
      <w:r w:rsidRPr="00840228">
        <w:rPr>
          <w:rFonts w:cs="Times New Roman"/>
          <w:b/>
          <w:bCs/>
          <w:noProof/>
          <w:szCs w:val="24"/>
        </w:rPr>
        <w:t>27</w:t>
      </w:r>
      <w:r w:rsidRPr="00840228">
        <w:rPr>
          <w:rFonts w:cs="Times New Roman"/>
          <w:noProof/>
          <w:szCs w:val="24"/>
        </w:rPr>
        <w:t>: tpc.15.00394.</w:t>
      </w:r>
    </w:p>
    <w:p w14:paraId="33DA455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hazalpour, A., Doss, S., Zhang, B., Wang, S., Plaisier, C., Castellanos, R., Brozell, A., Schadt, E.E., Drake, T.A., Lusis, A.J., and Horvath, S.</w:t>
      </w:r>
      <w:r w:rsidRPr="00840228">
        <w:rPr>
          <w:rFonts w:cs="Times New Roman"/>
          <w:noProof/>
          <w:szCs w:val="24"/>
        </w:rPr>
        <w:t xml:space="preserve"> (2006). Integrating genetic and network analysis to characterize genes related to mouse weight. PLoS Genet. </w:t>
      </w:r>
      <w:r w:rsidRPr="00840228">
        <w:rPr>
          <w:rFonts w:cs="Times New Roman"/>
          <w:b/>
          <w:bCs/>
          <w:noProof/>
          <w:szCs w:val="24"/>
        </w:rPr>
        <w:t>2</w:t>
      </w:r>
      <w:r w:rsidRPr="00840228">
        <w:rPr>
          <w:rFonts w:cs="Times New Roman"/>
          <w:noProof/>
          <w:szCs w:val="24"/>
        </w:rPr>
        <w:t>: e130.</w:t>
      </w:r>
    </w:p>
    <w:p w14:paraId="57A1D9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ore, M. a, Chia, J.-M., Elshire, R.J., Sun, Q., Ersoz, E.S., Hurwitz, B.L., Peiffer, J. a, McMullen, M.D., Grills, G.S., Ross-Ibarra, J., Ware, D.H., and Buckler, E.S.</w:t>
      </w:r>
      <w:r w:rsidRPr="00840228">
        <w:rPr>
          <w:rFonts w:cs="Times New Roman"/>
          <w:noProof/>
          <w:szCs w:val="24"/>
        </w:rPr>
        <w:t xml:space="preserve"> (2009). A first-generation haplotype map of maize. Science </w:t>
      </w:r>
      <w:r w:rsidRPr="00840228">
        <w:rPr>
          <w:rFonts w:cs="Times New Roman"/>
          <w:b/>
          <w:bCs/>
          <w:noProof/>
          <w:szCs w:val="24"/>
        </w:rPr>
        <w:t>326</w:t>
      </w:r>
      <w:r w:rsidRPr="00840228">
        <w:rPr>
          <w:rFonts w:cs="Times New Roman"/>
          <w:noProof/>
          <w:szCs w:val="24"/>
        </w:rPr>
        <w:t>: 1115–7.</w:t>
      </w:r>
    </w:p>
    <w:p w14:paraId="771CB3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uerinot, M. Lou</w:t>
      </w:r>
      <w:r w:rsidRPr="00840228">
        <w:rPr>
          <w:rFonts w:cs="Times New Roman"/>
          <w:noProof/>
          <w:szCs w:val="24"/>
        </w:rPr>
        <w:t xml:space="preserve"> (2001). Fortified Foods and Phytoremediation. Two Sides of the Same Coin. PLANT Physiol. </w:t>
      </w:r>
      <w:r w:rsidRPr="00840228">
        <w:rPr>
          <w:rFonts w:cs="Times New Roman"/>
          <w:b/>
          <w:bCs/>
          <w:noProof/>
          <w:szCs w:val="24"/>
        </w:rPr>
        <w:t>125</w:t>
      </w:r>
      <w:r w:rsidRPr="00840228">
        <w:rPr>
          <w:rFonts w:cs="Times New Roman"/>
          <w:noProof/>
          <w:szCs w:val="24"/>
        </w:rPr>
        <w:t>: 164–167.</w:t>
      </w:r>
    </w:p>
    <w:p w14:paraId="2325ED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arris, M. a et al.</w:t>
      </w:r>
      <w:r w:rsidRPr="00840228">
        <w:rPr>
          <w:rFonts w:cs="Times New Roman"/>
          <w:noProof/>
          <w:szCs w:val="24"/>
        </w:rPr>
        <w:t xml:space="preserve"> (2004). The Gene Ontology (GO) database and informatics resource. Nucleic Acids Res. </w:t>
      </w:r>
      <w:r w:rsidRPr="00840228">
        <w:rPr>
          <w:rFonts w:cs="Times New Roman"/>
          <w:b/>
          <w:bCs/>
          <w:noProof/>
          <w:szCs w:val="24"/>
        </w:rPr>
        <w:t>32</w:t>
      </w:r>
      <w:r w:rsidRPr="00840228">
        <w:rPr>
          <w:rFonts w:cs="Times New Roman"/>
          <w:noProof/>
          <w:szCs w:val="24"/>
        </w:rPr>
        <w:t>: D258-61.</w:t>
      </w:r>
    </w:p>
    <w:p w14:paraId="011373D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irsch, C.N. et al.</w:t>
      </w:r>
      <w:r w:rsidRPr="00840228">
        <w:rPr>
          <w:rFonts w:cs="Times New Roman"/>
          <w:noProof/>
          <w:szCs w:val="24"/>
        </w:rPr>
        <w:t xml:space="preserve"> (2014). Insights into the maize pan-genome and pan-transcriptome. Plant Cell </w:t>
      </w:r>
      <w:r w:rsidRPr="00840228">
        <w:rPr>
          <w:rFonts w:cs="Times New Roman"/>
          <w:b/>
          <w:bCs/>
          <w:noProof/>
          <w:szCs w:val="24"/>
        </w:rPr>
        <w:t>26</w:t>
      </w:r>
      <w:r w:rsidRPr="00840228">
        <w:rPr>
          <w:rFonts w:cs="Times New Roman"/>
          <w:noProof/>
          <w:szCs w:val="24"/>
        </w:rPr>
        <w:t>: 121–35.</w:t>
      </w:r>
    </w:p>
    <w:p w14:paraId="62503D9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ng, H.-Y. et al.</w:t>
      </w:r>
      <w:r w:rsidRPr="00840228">
        <w:rPr>
          <w:rFonts w:cs="Times New Roman"/>
          <w:noProof/>
          <w:szCs w:val="24"/>
        </w:rPr>
        <w:t xml:space="preserve"> (2012). The relationship between parental genetic or phenotypic divergence and progeny variation in the maize nested association mapping population. Heredity (Edinb). </w:t>
      </w:r>
      <w:r w:rsidRPr="00840228">
        <w:rPr>
          <w:rFonts w:cs="Times New Roman"/>
          <w:b/>
          <w:bCs/>
          <w:noProof/>
          <w:szCs w:val="24"/>
        </w:rPr>
        <w:t>108</w:t>
      </w:r>
      <w:r w:rsidRPr="00840228">
        <w:rPr>
          <w:rFonts w:cs="Times New Roman"/>
          <w:noProof/>
          <w:szCs w:val="24"/>
        </w:rPr>
        <w:t>: 490–9.</w:t>
      </w:r>
    </w:p>
    <w:p w14:paraId="3B56FFE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ttenhower, C., Hibbs, M., Myers, C., and Troyanskaya, O.G.</w:t>
      </w:r>
      <w:r w:rsidRPr="00840228">
        <w:rPr>
          <w:rFonts w:cs="Times New Roman"/>
          <w:noProof/>
          <w:szCs w:val="24"/>
        </w:rPr>
        <w:t xml:space="preserve"> (2006). A scalable method for integration and functional analysis of multiple microarray datasets. Bioinformatics </w:t>
      </w:r>
      <w:r w:rsidRPr="00840228">
        <w:rPr>
          <w:rFonts w:cs="Times New Roman"/>
          <w:b/>
          <w:bCs/>
          <w:noProof/>
          <w:szCs w:val="24"/>
        </w:rPr>
        <w:t>22</w:t>
      </w:r>
      <w:r w:rsidRPr="00840228">
        <w:rPr>
          <w:rFonts w:cs="Times New Roman"/>
          <w:noProof/>
          <w:szCs w:val="24"/>
        </w:rPr>
        <w:t>: 2890–7.</w:t>
      </w:r>
    </w:p>
    <w:p w14:paraId="13A41B8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atagiri, T., Ishiyama, K., Kato, T., Tabata, S., Kobayashi, M., and Shinozaki, K.</w:t>
      </w:r>
      <w:r w:rsidRPr="00840228">
        <w:rPr>
          <w:rFonts w:cs="Times New Roman"/>
          <w:noProof/>
          <w:szCs w:val="24"/>
        </w:rPr>
        <w:t xml:space="preserve"> (2005). An important role of phosphatidic acid in ABA signaling during germination in Arabidopsis thaliana. Plant J. </w:t>
      </w:r>
      <w:r w:rsidRPr="00840228">
        <w:rPr>
          <w:rFonts w:cs="Times New Roman"/>
          <w:b/>
          <w:bCs/>
          <w:noProof/>
          <w:szCs w:val="24"/>
        </w:rPr>
        <w:t>43</w:t>
      </w:r>
      <w:r w:rsidRPr="00840228">
        <w:rPr>
          <w:rFonts w:cs="Times New Roman"/>
          <w:noProof/>
          <w:szCs w:val="24"/>
        </w:rPr>
        <w:t>: 107–117.</w:t>
      </w:r>
    </w:p>
    <w:p w14:paraId="19C014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ump, K.L., Bradbury, P.J., Wisser, R.J., Buckler, E.S., Belcher, A.R., Oropeza-Rosas, M. a, Zwonitzer, J.C., Kresovich, S., McMullen, M.D., Ware, D., Balint-Kurti, P.J., and Holland, J.B.</w:t>
      </w:r>
      <w:r w:rsidRPr="00840228">
        <w:rPr>
          <w:rFonts w:cs="Times New Roman"/>
          <w:noProof/>
          <w:szCs w:val="24"/>
        </w:rPr>
        <w:t xml:space="preserve"> (2011). Genome-wide association study of quantitative resistance to southern leaf blight in the maize nested association mapping population. Nat. Genet. </w:t>
      </w:r>
      <w:r w:rsidRPr="00840228">
        <w:rPr>
          <w:rFonts w:cs="Times New Roman"/>
          <w:b/>
          <w:bCs/>
          <w:noProof/>
          <w:szCs w:val="24"/>
        </w:rPr>
        <w:t>43</w:t>
      </w:r>
      <w:r w:rsidRPr="00840228">
        <w:rPr>
          <w:rFonts w:cs="Times New Roman"/>
          <w:noProof/>
          <w:szCs w:val="24"/>
        </w:rPr>
        <w:t>: 163–168.</w:t>
      </w:r>
    </w:p>
    <w:p w14:paraId="78ECEC1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it, S.J., Wych, H.M., Xu, D., Kundu, S., and Tomes, D.T.</w:t>
      </w:r>
      <w:r w:rsidRPr="00840228">
        <w:rPr>
          <w:rFonts w:cs="Times New Roman"/>
          <w:noProof/>
          <w:szCs w:val="24"/>
        </w:rPr>
        <w:t xml:space="preserve"> (2010). Maize della proteins dwarf plant8 and dwarf plant9 as modulators of plant development. Plant Cell Physiol. </w:t>
      </w:r>
      <w:r w:rsidRPr="00840228">
        <w:rPr>
          <w:rFonts w:cs="Times New Roman"/>
          <w:b/>
          <w:bCs/>
          <w:noProof/>
          <w:szCs w:val="24"/>
        </w:rPr>
        <w:t>51</w:t>
      </w:r>
      <w:r w:rsidRPr="00840228">
        <w:rPr>
          <w:rFonts w:cs="Times New Roman"/>
          <w:noProof/>
          <w:szCs w:val="24"/>
        </w:rPr>
        <w:t>: 1854–1868.</w:t>
      </w:r>
    </w:p>
    <w:p w14:paraId="342A736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rence, C.J., Dong, Q., Polacco, M.L., Seigfried, T.E., and Brendel, V.</w:t>
      </w:r>
      <w:r w:rsidRPr="00840228">
        <w:rPr>
          <w:rFonts w:cs="Times New Roman"/>
          <w:noProof/>
          <w:szCs w:val="24"/>
        </w:rPr>
        <w:t xml:space="preserve"> (2004). MaizeGDB, the community database for maize genetics and genomics. Nucleic Acids Res. </w:t>
      </w:r>
      <w:r w:rsidRPr="00840228">
        <w:rPr>
          <w:rFonts w:cs="Times New Roman"/>
          <w:b/>
          <w:bCs/>
          <w:noProof/>
          <w:szCs w:val="24"/>
        </w:rPr>
        <w:t>32</w:t>
      </w:r>
      <w:r w:rsidRPr="00840228">
        <w:rPr>
          <w:rFonts w:cs="Times New Roman"/>
          <w:noProof/>
          <w:szCs w:val="24"/>
        </w:rPr>
        <w:t>: D393-7.</w:t>
      </w:r>
    </w:p>
    <w:p w14:paraId="5B9A9EE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Ambaru, B., Thakkar, P., Marcotte, E.M., and Rhee, S.Y.</w:t>
      </w:r>
      <w:r w:rsidRPr="00840228">
        <w:rPr>
          <w:rFonts w:cs="Times New Roman"/>
          <w:noProof/>
          <w:szCs w:val="24"/>
        </w:rPr>
        <w:t xml:space="preserve"> (2010). Rational association of genes with traits using a genome-scale gene network for Arabidopsis thaliana. Nat. Biotechnol. </w:t>
      </w:r>
      <w:r w:rsidRPr="00840228">
        <w:rPr>
          <w:rFonts w:cs="Times New Roman"/>
          <w:b/>
          <w:bCs/>
          <w:noProof/>
          <w:szCs w:val="24"/>
        </w:rPr>
        <w:t>28</w:t>
      </w:r>
      <w:r w:rsidRPr="00840228">
        <w:rPr>
          <w:rFonts w:cs="Times New Roman"/>
          <w:noProof/>
          <w:szCs w:val="24"/>
        </w:rPr>
        <w:t>: 149–156.</w:t>
      </w:r>
    </w:p>
    <w:p w14:paraId="55CF8F6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Blom, U.M., Wang, P.I., Shim, J.E., and Marcotte, E.M.</w:t>
      </w:r>
      <w:r w:rsidRPr="00840228">
        <w:rPr>
          <w:rFonts w:cs="Times New Roman"/>
          <w:noProof/>
          <w:szCs w:val="24"/>
        </w:rPr>
        <w:t xml:space="preserve"> (2011). Prioritizing candidate disease genes by network-based boosting of genome-wide association data. Genome Res. </w:t>
      </w:r>
      <w:r w:rsidRPr="00840228">
        <w:rPr>
          <w:rFonts w:cs="Times New Roman"/>
          <w:b/>
          <w:bCs/>
          <w:noProof/>
          <w:szCs w:val="24"/>
        </w:rPr>
        <w:t>21</w:t>
      </w:r>
      <w:r w:rsidRPr="00840228">
        <w:rPr>
          <w:rFonts w:cs="Times New Roman"/>
          <w:noProof/>
          <w:szCs w:val="24"/>
        </w:rPr>
        <w:t>: 1109–1121.</w:t>
      </w:r>
    </w:p>
    <w:p w14:paraId="16BD9A8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T. and Lee, I.</w:t>
      </w:r>
      <w:r w:rsidRPr="00840228">
        <w:rPr>
          <w:rFonts w:cs="Times New Roman"/>
          <w:noProof/>
          <w:szCs w:val="24"/>
        </w:rPr>
        <w:t xml:space="preserve"> (2018). araGWAB</w:t>
      </w:r>
      <w:r w:rsidRPr="00840228">
        <w:rPr>
          <w:rFonts w:ascii="Times New Roman" w:hAnsi="Times New Roman" w:cs="Times New Roman"/>
          <w:noProof/>
          <w:szCs w:val="24"/>
        </w:rPr>
        <w:t> </w:t>
      </w:r>
      <w:r w:rsidRPr="00840228">
        <w:rPr>
          <w:rFonts w:cs="Times New Roman"/>
          <w:noProof/>
          <w:szCs w:val="24"/>
        </w:rPr>
        <w:t>: Network-based boosting of genome-wide association studies in Arabidopsis thaliana. Sci. Rep.: 1–6.</w:t>
      </w:r>
    </w:p>
    <w:p w14:paraId="02DD9EF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H. and Durbin, R.</w:t>
      </w:r>
      <w:r w:rsidRPr="00840228">
        <w:rPr>
          <w:rFonts w:cs="Times New Roman"/>
          <w:noProof/>
          <w:szCs w:val="24"/>
        </w:rPr>
        <w:t xml:space="preserve"> (2009). Fast and accurate short read alignment with Burrows-Wheeler transform. Bioinformatics </w:t>
      </w:r>
      <w:r w:rsidRPr="00840228">
        <w:rPr>
          <w:rFonts w:cs="Times New Roman"/>
          <w:b/>
          <w:bCs/>
          <w:noProof/>
          <w:szCs w:val="24"/>
        </w:rPr>
        <w:t>25</w:t>
      </w:r>
      <w:r w:rsidRPr="00840228">
        <w:rPr>
          <w:rFonts w:cs="Times New Roman"/>
          <w:noProof/>
          <w:szCs w:val="24"/>
        </w:rPr>
        <w:t>: 1754–60.</w:t>
      </w:r>
    </w:p>
    <w:p w14:paraId="0B27F12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M., Chen, J., Wang, J., Hu, B., and Chen, G.</w:t>
      </w:r>
      <w:r w:rsidRPr="00840228">
        <w:rPr>
          <w:rFonts w:cs="Times New Roman"/>
          <w:noProof/>
          <w:szCs w:val="24"/>
        </w:rPr>
        <w:t xml:space="preserve"> (2008). Modifying the DPClus algorithm for identifying protein complexes based on new topological structures. BMC Bioinformatics </w:t>
      </w:r>
      <w:r w:rsidRPr="00840228">
        <w:rPr>
          <w:rFonts w:cs="Times New Roman"/>
          <w:b/>
          <w:bCs/>
          <w:noProof/>
          <w:szCs w:val="24"/>
        </w:rPr>
        <w:t>9</w:t>
      </w:r>
      <w:r w:rsidRPr="00840228">
        <w:rPr>
          <w:rFonts w:cs="Times New Roman"/>
          <w:noProof/>
          <w:szCs w:val="24"/>
        </w:rPr>
        <w:t>: 398.</w:t>
      </w:r>
    </w:p>
    <w:p w14:paraId="165B17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ndgreen, S.</w:t>
      </w:r>
      <w:r w:rsidRPr="00840228">
        <w:rPr>
          <w:rFonts w:cs="Times New Roman"/>
          <w:noProof/>
          <w:szCs w:val="24"/>
        </w:rPr>
        <w:t xml:space="preserve"> (2012). AdapterRemoval: easy cleaning of next-generation sequencing reads. BMC Res. Notes </w:t>
      </w:r>
      <w:r w:rsidRPr="00840228">
        <w:rPr>
          <w:rFonts w:cs="Times New Roman"/>
          <w:b/>
          <w:bCs/>
          <w:noProof/>
          <w:szCs w:val="24"/>
        </w:rPr>
        <w:t>5</w:t>
      </w:r>
      <w:r w:rsidRPr="00840228">
        <w:rPr>
          <w:rFonts w:cs="Times New Roman"/>
          <w:noProof/>
          <w:szCs w:val="24"/>
        </w:rPr>
        <w:t>: 337.</w:t>
      </w:r>
    </w:p>
    <w:p w14:paraId="3FB37BC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ouwers, M., Bader, R., Haring, M., van Driel, R., de Laat, W., and Stam, M.</w:t>
      </w:r>
      <w:r w:rsidRPr="00840228">
        <w:rPr>
          <w:rFonts w:cs="Times New Roman"/>
          <w:noProof/>
          <w:szCs w:val="24"/>
        </w:rPr>
        <w:t xml:space="preserve"> (2009). Tissue- and expression level-specific chromatin looping at maize b1 epialleles. Plant Cell </w:t>
      </w:r>
      <w:r w:rsidRPr="00840228">
        <w:rPr>
          <w:rFonts w:cs="Times New Roman"/>
          <w:b/>
          <w:bCs/>
          <w:noProof/>
          <w:szCs w:val="24"/>
        </w:rPr>
        <w:t>21</w:t>
      </w:r>
      <w:r w:rsidRPr="00840228">
        <w:rPr>
          <w:rFonts w:cs="Times New Roman"/>
          <w:noProof/>
          <w:szCs w:val="24"/>
        </w:rPr>
        <w:t>: 832–42.</w:t>
      </w:r>
    </w:p>
    <w:p w14:paraId="63A01AB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ason, M.G., Jha, D., Salt, D.E., Tester, M., Hill, K., Kieber, J.J., and Eric Schaller, G.</w:t>
      </w:r>
      <w:r w:rsidRPr="00840228">
        <w:rPr>
          <w:rFonts w:cs="Times New Roman"/>
          <w:noProof/>
          <w:szCs w:val="24"/>
        </w:rPr>
        <w:t xml:space="preserve"> (2010). Type-B response regulators ARR1 and ARR12 regulate expression of AtHKT1;1 and accumulation of sodium in Arabidopsis shoots. Plant J. </w:t>
      </w:r>
      <w:r w:rsidRPr="00840228">
        <w:rPr>
          <w:rFonts w:cs="Times New Roman"/>
          <w:b/>
          <w:bCs/>
          <w:noProof/>
          <w:szCs w:val="24"/>
        </w:rPr>
        <w:t>64</w:t>
      </w:r>
      <w:r w:rsidRPr="00840228">
        <w:rPr>
          <w:rFonts w:cs="Times New Roman"/>
          <w:noProof/>
          <w:szCs w:val="24"/>
        </w:rPr>
        <w:t>: 753–763.</w:t>
      </w:r>
    </w:p>
    <w:p w14:paraId="102E582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cMullen, M.D. et al.</w:t>
      </w:r>
      <w:r w:rsidRPr="00840228">
        <w:rPr>
          <w:rFonts w:cs="Times New Roman"/>
          <w:noProof/>
          <w:szCs w:val="24"/>
        </w:rPr>
        <w:t xml:space="preserve"> (2009). Genetic properties of the maize nested association mapping population. Science </w:t>
      </w:r>
      <w:r w:rsidRPr="00840228">
        <w:rPr>
          <w:rFonts w:cs="Times New Roman"/>
          <w:b/>
          <w:bCs/>
          <w:noProof/>
          <w:szCs w:val="24"/>
        </w:rPr>
        <w:t>325</w:t>
      </w:r>
      <w:r w:rsidRPr="00840228">
        <w:rPr>
          <w:rFonts w:cs="Times New Roman"/>
          <w:noProof/>
          <w:szCs w:val="24"/>
        </w:rPr>
        <w:t>: 737–40.</w:t>
      </w:r>
    </w:p>
    <w:p w14:paraId="5CF83F9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chno, J.-M., Burghardt, L.T., Liu, J., Jeffers, J.R., Tiffin, P., Stupar, R., and Myers, C.L.</w:t>
      </w:r>
      <w:r w:rsidRPr="00840228">
        <w:rPr>
          <w:rFonts w:cs="Times New Roman"/>
          <w:noProof/>
          <w:szCs w:val="24"/>
        </w:rPr>
        <w:t xml:space="preserve"> (2018). Identification of candidate genes underlying nodulation-specific phenotypes in Medicago truncatula through integration of genome- wide association studies and co-expression networks. bioRxiv: 1–31.</w:t>
      </w:r>
    </w:p>
    <w:p w14:paraId="3AAD180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xedHTSeq Software Repository</w:t>
      </w:r>
      <w:r w:rsidRPr="00840228">
        <w:rPr>
          <w:rFonts w:cs="Times New Roman"/>
          <w:noProof/>
          <w:szCs w:val="24"/>
        </w:rPr>
        <w:t xml:space="preserve"> (2018). GitHub: http://github.com/schae234/MixedHTSeq.</w:t>
      </w:r>
    </w:p>
    <w:p w14:paraId="1D8025B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chida, K., Uehara-Yamaguchi, Y., Yoshida, T., Sakurai, T., and Shinozaki, K.</w:t>
      </w:r>
      <w:r w:rsidRPr="00840228">
        <w:rPr>
          <w:rFonts w:cs="Times New Roman"/>
          <w:noProof/>
          <w:szCs w:val="24"/>
        </w:rPr>
        <w:t xml:space="preserve"> (2011). Global landscape of a co-expressed gene network in barley and its application to gene discovery in Triticeae crops. Plant Cell Physiol. </w:t>
      </w:r>
      <w:r w:rsidRPr="00840228">
        <w:rPr>
          <w:rFonts w:cs="Times New Roman"/>
          <w:b/>
          <w:bCs/>
          <w:noProof/>
          <w:szCs w:val="24"/>
        </w:rPr>
        <w:t>52</w:t>
      </w:r>
      <w:r w:rsidRPr="00840228">
        <w:rPr>
          <w:rFonts w:cs="Times New Roman"/>
          <w:noProof/>
          <w:szCs w:val="24"/>
        </w:rPr>
        <w:t>: 785–803.</w:t>
      </w:r>
    </w:p>
    <w:p w14:paraId="58333DB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naco, M.K. et al.</w:t>
      </w:r>
      <w:r w:rsidRPr="00840228">
        <w:rPr>
          <w:rFonts w:cs="Times New Roman"/>
          <w:noProof/>
          <w:szCs w:val="24"/>
        </w:rPr>
        <w:t xml:space="preserve"> (2013). Maize Metabolic Network Construction and Transcriptome Analysis. Plant Genome </w:t>
      </w:r>
      <w:r w:rsidRPr="00840228">
        <w:rPr>
          <w:rFonts w:cs="Times New Roman"/>
          <w:b/>
          <w:bCs/>
          <w:noProof/>
          <w:szCs w:val="24"/>
        </w:rPr>
        <w:t>6</w:t>
      </w:r>
      <w:r w:rsidRPr="00840228">
        <w:rPr>
          <w:rFonts w:cs="Times New Roman"/>
          <w:noProof/>
          <w:szCs w:val="24"/>
        </w:rPr>
        <w:t>: 0.</w:t>
      </w:r>
    </w:p>
    <w:p w14:paraId="40D3485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rrell, P.L., Toleno, D.M., Lundy, K.E., and Clegg, M.T.</w:t>
      </w:r>
      <w:r w:rsidRPr="00840228">
        <w:rPr>
          <w:rFonts w:cs="Times New Roman"/>
          <w:noProof/>
          <w:szCs w:val="24"/>
        </w:rPr>
        <w:t xml:space="preserve"> (2005). Low levels of linkage disequilibrium in wild barley (Hordeum vulgare ssp. spontaneum) despite high rates of self-fertilization. Proc. Natl. Acad. Sci. U. S. A. </w:t>
      </w:r>
      <w:r w:rsidRPr="00840228">
        <w:rPr>
          <w:rFonts w:cs="Times New Roman"/>
          <w:b/>
          <w:bCs/>
          <w:noProof/>
          <w:szCs w:val="24"/>
        </w:rPr>
        <w:t>102</w:t>
      </w:r>
      <w:r w:rsidRPr="00840228">
        <w:rPr>
          <w:rFonts w:cs="Times New Roman"/>
          <w:noProof/>
          <w:szCs w:val="24"/>
        </w:rPr>
        <w:t>: 2442–2447.</w:t>
      </w:r>
    </w:p>
    <w:p w14:paraId="048BB1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bayashi, T., Okamura, Y., Ito, S., Tadaka, S., Aoki, Y., Shirota, M., and Kinoshita, K.</w:t>
      </w:r>
      <w:r w:rsidRPr="00840228">
        <w:rPr>
          <w:rFonts w:cs="Times New Roman"/>
          <w:noProof/>
          <w:szCs w:val="24"/>
        </w:rPr>
        <w:t xml:space="preserve"> (2014). ATTED-II in 2014: Evaluation of Gene Coexpression in Agriculturally Important Plants. Plant Cell Physiol. </w:t>
      </w:r>
      <w:r w:rsidRPr="00840228">
        <w:rPr>
          <w:rFonts w:cs="Times New Roman"/>
          <w:b/>
          <w:bCs/>
          <w:noProof/>
          <w:szCs w:val="24"/>
        </w:rPr>
        <w:t>55</w:t>
      </w:r>
      <w:r w:rsidRPr="00840228">
        <w:rPr>
          <w:rFonts w:cs="Times New Roman"/>
          <w:noProof/>
          <w:szCs w:val="24"/>
        </w:rPr>
        <w:t>: e6–e6.</w:t>
      </w:r>
    </w:p>
    <w:p w14:paraId="7E2D671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zaki, S. et al.</w:t>
      </w:r>
      <w:r w:rsidRPr="00840228">
        <w:rPr>
          <w:rFonts w:cs="Times New Roman"/>
          <w:noProof/>
          <w:szCs w:val="24"/>
        </w:rPr>
        <w:t xml:space="preserve"> (2010). Coexpression analysis of tomato genes and experimental verification of coordinated expression of genes found in a functionally enriched coexpression module. DNA Res. </w:t>
      </w:r>
      <w:r w:rsidRPr="00840228">
        <w:rPr>
          <w:rFonts w:cs="Times New Roman"/>
          <w:b/>
          <w:bCs/>
          <w:noProof/>
          <w:szCs w:val="24"/>
        </w:rPr>
        <w:t>17</w:t>
      </w:r>
      <w:r w:rsidRPr="00840228">
        <w:rPr>
          <w:rFonts w:cs="Times New Roman"/>
          <w:noProof/>
          <w:szCs w:val="24"/>
        </w:rPr>
        <w:t>: 105–16.</w:t>
      </w:r>
    </w:p>
    <w:p w14:paraId="2ED98EC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Peiffer, J.A., Romay, M.C., Gore, M.A., Flint-Garcia, S.A., Zhang, Z., Millard, M.J., Gardner, C.A.C., McMullen, M.D., Holland, J.B., Bradbury, P.J., and Buckler, E.S.</w:t>
      </w:r>
      <w:r w:rsidRPr="00840228">
        <w:rPr>
          <w:rFonts w:cs="Times New Roman"/>
          <w:noProof/>
          <w:szCs w:val="24"/>
        </w:rPr>
        <w:t xml:space="preserve"> (2014). The Genetic Architecture of Maize Height. Genetics.</w:t>
      </w:r>
    </w:p>
    <w:p w14:paraId="6B46B6C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QTeller</w:t>
      </w:r>
      <w:r w:rsidRPr="00840228">
        <w:rPr>
          <w:rFonts w:cs="Times New Roman"/>
          <w:noProof/>
          <w:szCs w:val="24"/>
        </w:rPr>
        <w:t xml:space="preserve"> (2018). http://qteller.com.</w:t>
      </w:r>
    </w:p>
    <w:p w14:paraId="12DE549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itchie, M.D., Holzinger, E.R., Li, R., Pendergrass, S.A., and Kim, D.</w:t>
      </w:r>
      <w:r w:rsidRPr="00840228">
        <w:rPr>
          <w:rFonts w:cs="Times New Roman"/>
          <w:noProof/>
          <w:szCs w:val="24"/>
        </w:rPr>
        <w:t xml:space="preserve"> (2015). Methods of integrating data to uncover genotype–phenotype interactions. Nat. Rev. Genet. </w:t>
      </w:r>
      <w:r w:rsidRPr="00840228">
        <w:rPr>
          <w:rFonts w:cs="Times New Roman"/>
          <w:b/>
          <w:bCs/>
          <w:noProof/>
          <w:szCs w:val="24"/>
        </w:rPr>
        <w:t>16</w:t>
      </w:r>
      <w:r w:rsidRPr="00840228">
        <w:rPr>
          <w:rFonts w:cs="Times New Roman"/>
          <w:noProof/>
          <w:szCs w:val="24"/>
        </w:rPr>
        <w:t>: 85–97.</w:t>
      </w:r>
    </w:p>
    <w:p w14:paraId="765F371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ston, R.L., Gao, J., Murcha, M.W., Whelan, J., and Benning, C.</w:t>
      </w:r>
      <w:r w:rsidRPr="00840228">
        <w:rPr>
          <w:rFonts w:cs="Times New Roman"/>
          <w:noProof/>
          <w:szCs w:val="24"/>
        </w:rPr>
        <w:t xml:space="preserve"> (2012). TGD1, -2, and -3 proteins involved in lipid trafficking form ATP-binding cassette (ABC) transporter with multiple substrate-binding proteins. J. Biol. Chem. </w:t>
      </w:r>
      <w:r w:rsidRPr="00840228">
        <w:rPr>
          <w:rFonts w:cs="Times New Roman"/>
          <w:b/>
          <w:bCs/>
          <w:noProof/>
          <w:szCs w:val="24"/>
        </w:rPr>
        <w:t>287</w:t>
      </w:r>
      <w:r w:rsidRPr="00840228">
        <w:rPr>
          <w:rFonts w:cs="Times New Roman"/>
          <w:noProof/>
          <w:szCs w:val="24"/>
        </w:rPr>
        <w:t>: 21406–21415.</w:t>
      </w:r>
    </w:p>
    <w:p w14:paraId="3DD11C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tival, M. and Petretto, E.</w:t>
      </w:r>
      <w:r w:rsidRPr="00840228">
        <w:rPr>
          <w:rFonts w:cs="Times New Roman"/>
          <w:noProof/>
          <w:szCs w:val="24"/>
        </w:rPr>
        <w:t xml:space="preserve"> (2014). Leveraging gene co-expression networks to pinpoint the regulation of complex traits and disease, with a focus on cardiovascular traits. Brief. Funct. Genomics </w:t>
      </w:r>
      <w:r w:rsidRPr="00840228">
        <w:rPr>
          <w:rFonts w:cs="Times New Roman"/>
          <w:b/>
          <w:bCs/>
          <w:noProof/>
          <w:szCs w:val="24"/>
        </w:rPr>
        <w:t>13</w:t>
      </w:r>
      <w:r w:rsidRPr="00840228">
        <w:rPr>
          <w:rFonts w:cs="Times New Roman"/>
          <w:noProof/>
          <w:szCs w:val="24"/>
        </w:rPr>
        <w:t>: 66–78.</w:t>
      </w:r>
    </w:p>
    <w:p w14:paraId="1A4D040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arkar, N.K., Kim, Y.-K., and Grover, A.</w:t>
      </w:r>
      <w:r w:rsidRPr="00840228">
        <w:rPr>
          <w:rFonts w:cs="Times New Roman"/>
          <w:noProof/>
          <w:szCs w:val="24"/>
        </w:rPr>
        <w:t xml:space="preserve"> (2014). Coexpression network analysis associated with call of rice seedlings for encountering heat stress. Plant Mol. Biol. </w:t>
      </w:r>
      <w:r w:rsidRPr="00840228">
        <w:rPr>
          <w:rFonts w:cs="Times New Roman"/>
          <w:b/>
          <w:bCs/>
          <w:noProof/>
          <w:szCs w:val="24"/>
        </w:rPr>
        <w:t>84</w:t>
      </w:r>
      <w:r w:rsidRPr="00840228">
        <w:rPr>
          <w:rFonts w:cs="Times New Roman"/>
          <w:noProof/>
          <w:szCs w:val="24"/>
        </w:rPr>
        <w:t>: 125–143.</w:t>
      </w:r>
    </w:p>
    <w:p w14:paraId="17A168A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 Michno, J.-M., and Myers, C.L.</w:t>
      </w:r>
      <w:r w:rsidRPr="00840228">
        <w:rPr>
          <w:rFonts w:cs="Times New Roman"/>
          <w:noProof/>
          <w:szCs w:val="24"/>
        </w:rPr>
        <w:t xml:space="preserve"> (2016). Unraveling gene function in agricultural species using gene co-expression networks. Biochim. Biophys. Acta - Gene Regul. Mech.</w:t>
      </w:r>
    </w:p>
    <w:p w14:paraId="263880C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R.J. et al.</w:t>
      </w:r>
      <w:r w:rsidRPr="00840228">
        <w:rPr>
          <w:rFonts w:cs="Times New Roman"/>
          <w:noProof/>
          <w:szCs w:val="24"/>
        </w:rPr>
        <w:t xml:space="preserve"> (2014). Discovering functional modules across diverse maize transcriptomes using COB, the co-expression browser. PLoS One </w:t>
      </w:r>
      <w:r w:rsidRPr="00840228">
        <w:rPr>
          <w:rFonts w:cs="Times New Roman"/>
          <w:b/>
          <w:bCs/>
          <w:noProof/>
          <w:szCs w:val="24"/>
        </w:rPr>
        <w:t>9</w:t>
      </w:r>
      <w:r w:rsidRPr="00840228">
        <w:rPr>
          <w:rFonts w:cs="Times New Roman"/>
          <w:noProof/>
          <w:szCs w:val="24"/>
        </w:rPr>
        <w:t>: 99193.</w:t>
      </w:r>
    </w:p>
    <w:p w14:paraId="60B1D9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ubert, M., Ermini, L., Der Sarkissian, C., Jónsson, H., Ginolhac, A., Schaefer, R., Martin, M.D., Fernández, R., Kircher, M., McCue, M., Willerslev, E., and Orlando, L.</w:t>
      </w:r>
      <w:r w:rsidRPr="00840228">
        <w:rPr>
          <w:rFonts w:cs="Times New Roman"/>
          <w:noProof/>
          <w:szCs w:val="24"/>
        </w:rPr>
        <w:t xml:space="preserve"> (2014). Characterization of ancient and modern genomes by SNP detection and phylogenomic and metagenomic analysis using PALEOMIX. Nat. Protoc. </w:t>
      </w:r>
      <w:r w:rsidRPr="00840228">
        <w:rPr>
          <w:rFonts w:cs="Times New Roman"/>
          <w:b/>
          <w:bCs/>
          <w:noProof/>
          <w:szCs w:val="24"/>
        </w:rPr>
        <w:t>9</w:t>
      </w:r>
      <w:r w:rsidRPr="00840228">
        <w:rPr>
          <w:rFonts w:cs="Times New Roman"/>
          <w:noProof/>
          <w:szCs w:val="24"/>
        </w:rPr>
        <w:t>: 1056–82.</w:t>
      </w:r>
    </w:p>
    <w:p w14:paraId="21EF9AE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him, J.E., Bang, C., Yang, S., Lee, T., Hwang, S., Kim, C.Y., Singh-Blom, U.M., Marcotte, E.M., and Lee, I.</w:t>
      </w:r>
      <w:r w:rsidRPr="00840228">
        <w:rPr>
          <w:rFonts w:cs="Times New Roman"/>
          <w:noProof/>
          <w:szCs w:val="24"/>
        </w:rPr>
        <w:t xml:space="preserve"> (2017). GWAB: a web server for the network-based boosting of human genome-wide association data. Nucleic Acids Res. </w:t>
      </w:r>
      <w:r w:rsidRPr="00840228">
        <w:rPr>
          <w:rFonts w:cs="Times New Roman"/>
          <w:b/>
          <w:bCs/>
          <w:noProof/>
          <w:szCs w:val="24"/>
        </w:rPr>
        <w:t>45</w:t>
      </w:r>
      <w:r w:rsidRPr="00840228">
        <w:rPr>
          <w:rFonts w:cs="Times New Roman"/>
          <w:noProof/>
          <w:szCs w:val="24"/>
        </w:rPr>
        <w:t>: W154–W161.</w:t>
      </w:r>
    </w:p>
    <w:p w14:paraId="00160A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telpflug, S.C., Rajandeep, S., Vaillancourt, B., Hirsch, C.N., Buell, C.R., Leon, N. De, and Kaeppler, S.M.</w:t>
      </w:r>
      <w:r w:rsidRPr="00840228">
        <w:rPr>
          <w:rFonts w:cs="Times New Roman"/>
          <w:noProof/>
          <w:szCs w:val="24"/>
        </w:rPr>
        <w:t xml:space="preserve"> (2015). An expanded maize gene expression atlas based on RNA-sequencing and its use to explore root development. Plant Genome: 314–362.</w:t>
      </w:r>
    </w:p>
    <w:p w14:paraId="68A44D4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wanson-Wagner, R., Briskine, R., Schaefer, R., Hufford, M.B.M.B., Ross-Ibarra, J., Myers, C.L.L., Tiffin, P., and Springer, N.M.M.</w:t>
      </w:r>
      <w:r w:rsidRPr="00840228">
        <w:rPr>
          <w:rFonts w:cs="Times New Roman"/>
          <w:noProof/>
          <w:szCs w:val="24"/>
        </w:rPr>
        <w:t xml:space="preserve"> (2012). Reshaping of the maize transcriptome by domestication. PNAS </w:t>
      </w:r>
      <w:r w:rsidRPr="00840228">
        <w:rPr>
          <w:rFonts w:cs="Times New Roman"/>
          <w:b/>
          <w:bCs/>
          <w:noProof/>
          <w:szCs w:val="24"/>
        </w:rPr>
        <w:t>109</w:t>
      </w:r>
      <w:r w:rsidRPr="00840228">
        <w:rPr>
          <w:rFonts w:cs="Times New Roman"/>
          <w:noProof/>
          <w:szCs w:val="24"/>
        </w:rPr>
        <w:t>: 11878–11883.</w:t>
      </w:r>
    </w:p>
    <w:p w14:paraId="0234E8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cke, E., Korfhage, C., Michel, D., Maddaloni, M., Motto, M., Lanzini, S., Salamini, F., and Doring, H.-P.</w:t>
      </w:r>
      <w:r w:rsidRPr="00840228">
        <w:rPr>
          <w:rFonts w:cs="Times New Roman"/>
          <w:noProof/>
          <w:szCs w:val="24"/>
        </w:rPr>
        <w:t xml:space="preserve"> (1995). Transposon tagging of the maize Glossy2 locus with the transposable element En/Spm. Plant J. </w:t>
      </w:r>
      <w:r w:rsidRPr="00840228">
        <w:rPr>
          <w:rFonts w:cs="Times New Roman"/>
          <w:b/>
          <w:bCs/>
          <w:noProof/>
          <w:szCs w:val="24"/>
        </w:rPr>
        <w:t>8</w:t>
      </w:r>
      <w:r w:rsidRPr="00840228">
        <w:rPr>
          <w:rFonts w:cs="Times New Roman"/>
          <w:noProof/>
          <w:szCs w:val="24"/>
        </w:rPr>
        <w:t>: 907–917.</w:t>
      </w:r>
    </w:p>
    <w:p w14:paraId="42D958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şan, M., Musso, G., Hao, T., Vidal, M., Macrae, C. a, and Roth, F.P.</w:t>
      </w:r>
      <w:r w:rsidRPr="00840228">
        <w:rPr>
          <w:rFonts w:cs="Times New Roman"/>
          <w:noProof/>
          <w:szCs w:val="24"/>
        </w:rPr>
        <w:t xml:space="preserve"> (2014). Selecting causal genes from genome-wide association studies via functionally coherent subnetworks. </w:t>
      </w:r>
      <w:r w:rsidRPr="00840228">
        <w:rPr>
          <w:rFonts w:cs="Times New Roman"/>
          <w:b/>
          <w:bCs/>
          <w:noProof/>
          <w:szCs w:val="24"/>
        </w:rPr>
        <w:t>12</w:t>
      </w:r>
      <w:r w:rsidRPr="00840228">
        <w:rPr>
          <w:rFonts w:cs="Times New Roman"/>
          <w:noProof/>
          <w:szCs w:val="24"/>
        </w:rPr>
        <w:t>.</w:t>
      </w:r>
    </w:p>
    <w:p w14:paraId="272D454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ian, F., Bradbury, P.J., Brown, P.J., Hung, H., Sun, Q., Flint-Garcia, S., Rocheford, T.R., McMullen, M.D., Holland, J.B., and Buckler, E.S.</w:t>
      </w:r>
      <w:r w:rsidRPr="00840228">
        <w:rPr>
          <w:rFonts w:cs="Times New Roman"/>
          <w:noProof/>
          <w:szCs w:val="24"/>
        </w:rPr>
        <w:t xml:space="preserve"> (2011). Genome-wide association study of leaf architecture in the maize nested association mapping population. Nat. Genet. </w:t>
      </w:r>
      <w:r w:rsidRPr="00840228">
        <w:rPr>
          <w:rFonts w:cs="Times New Roman"/>
          <w:b/>
          <w:bCs/>
          <w:noProof/>
          <w:szCs w:val="24"/>
        </w:rPr>
        <w:t>43</w:t>
      </w:r>
      <w:r w:rsidRPr="00840228">
        <w:rPr>
          <w:rFonts w:cs="Times New Roman"/>
          <w:noProof/>
          <w:szCs w:val="24"/>
        </w:rPr>
        <w:t>: 159–62.</w:t>
      </w:r>
    </w:p>
    <w:p w14:paraId="0EC80C71"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USDA</w:t>
      </w:r>
      <w:r w:rsidRPr="00840228">
        <w:rPr>
          <w:rFonts w:cs="Times New Roman"/>
          <w:noProof/>
          <w:szCs w:val="24"/>
        </w:rPr>
        <w:t xml:space="preserve"> (2016). Crop Production 2015 Summary.</w:t>
      </w:r>
    </w:p>
    <w:p w14:paraId="2B91F56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Valdar, W., Holmes, C.C., Mott, R., and Flint, J.</w:t>
      </w:r>
      <w:r w:rsidRPr="00840228">
        <w:rPr>
          <w:rFonts w:cs="Times New Roman"/>
          <w:noProof/>
          <w:szCs w:val="24"/>
        </w:rPr>
        <w:t xml:space="preserve"> (2009). Mapping in structured populations by resample model averaging. Genetics </w:t>
      </w:r>
      <w:r w:rsidRPr="00840228">
        <w:rPr>
          <w:rFonts w:cs="Times New Roman"/>
          <w:b/>
          <w:bCs/>
          <w:noProof/>
          <w:szCs w:val="24"/>
        </w:rPr>
        <w:t>182</w:t>
      </w:r>
      <w:r w:rsidRPr="00840228">
        <w:rPr>
          <w:rFonts w:cs="Times New Roman"/>
          <w:noProof/>
          <w:szCs w:val="24"/>
        </w:rPr>
        <w:t>: 1263–77.</w:t>
      </w:r>
    </w:p>
    <w:p w14:paraId="197FA27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llace, J.G., Bradbury, P.J., Zhang, N., Gibon, Y., Stitt, M., and Buckler, E.S.</w:t>
      </w:r>
      <w:r w:rsidRPr="00840228">
        <w:rPr>
          <w:rFonts w:cs="Times New Roman"/>
          <w:noProof/>
          <w:szCs w:val="24"/>
        </w:rPr>
        <w:t xml:space="preserve"> (2014). Association mapping across numerous traits reveals patterns of functional variation in maize. PLoS Genet. </w:t>
      </w:r>
      <w:r w:rsidRPr="00840228">
        <w:rPr>
          <w:rFonts w:cs="Times New Roman"/>
          <w:b/>
          <w:bCs/>
          <w:noProof/>
          <w:szCs w:val="24"/>
        </w:rPr>
        <w:t>10</w:t>
      </w:r>
      <w:r w:rsidRPr="00840228">
        <w:rPr>
          <w:rFonts w:cs="Times New Roman"/>
          <w:noProof/>
          <w:szCs w:val="24"/>
        </w:rPr>
        <w:t>: e1004845.</w:t>
      </w:r>
    </w:p>
    <w:p w14:paraId="5089993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ng, X., Elling, A.A., Li, X., Li, N., Peng, Z., He, G., Sun, H., Qi, Y., Liu, X.S., and Deng, X.W.</w:t>
      </w:r>
      <w:r w:rsidRPr="00840228">
        <w:rPr>
          <w:rFonts w:cs="Times New Roman"/>
          <w:noProof/>
          <w:szCs w:val="24"/>
        </w:rPr>
        <w:t xml:space="preserve"> (2009). Genome-Wide and Organ-Specific Landscapes of Epigenetic Modifications and Their Relationships to mRNA and Small RNA Transcriptomes in Maize. Plant Cell Online </w:t>
      </w:r>
      <w:r w:rsidRPr="00840228">
        <w:rPr>
          <w:rFonts w:cs="Times New Roman"/>
          <w:b/>
          <w:bCs/>
          <w:noProof/>
          <w:szCs w:val="24"/>
        </w:rPr>
        <w:t>21</w:t>
      </w:r>
      <w:r w:rsidRPr="00840228">
        <w:rPr>
          <w:rFonts w:cs="Times New Roman"/>
          <w:noProof/>
          <w:szCs w:val="24"/>
        </w:rPr>
        <w:t>: 1053–1069.</w:t>
      </w:r>
    </w:p>
    <w:p w14:paraId="49C7738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en, Z. et al.</w:t>
      </w:r>
      <w:r w:rsidRPr="00840228">
        <w:rPr>
          <w:rFonts w:cs="Times New Roman"/>
          <w:noProof/>
          <w:szCs w:val="24"/>
        </w:rPr>
        <w:t xml:space="preserve"> (2018). Integrating GWAS and gene expression data for functional characterization of resistance to white mold in soybean. Plant Biotechnol. J.: 1–11.</w:t>
      </w:r>
    </w:p>
    <w:p w14:paraId="03A6C8E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ld, M., Davi??re, J.M., Regnault, T., Sakvarelidze-Achard, L., Carrera, E., Lopez Diaz, I., Cayrel, A., Dubeaux, G., Vert, G., and Achard, P.</w:t>
      </w:r>
      <w:r w:rsidRPr="00840228">
        <w:rPr>
          <w:rFonts w:cs="Times New Roman"/>
          <w:noProof/>
          <w:szCs w:val="24"/>
        </w:rPr>
        <w:t xml:space="preserve"> (2016). Tissue-Specific Regulation of Gibberellin Signaling Fine-Tunes Arabidopsis Iron-Deficiency Responses. Dev. Cell </w:t>
      </w:r>
      <w:r w:rsidRPr="00840228">
        <w:rPr>
          <w:rFonts w:cs="Times New Roman"/>
          <w:b/>
          <w:bCs/>
          <w:noProof/>
          <w:szCs w:val="24"/>
        </w:rPr>
        <w:t>37</w:t>
      </w:r>
      <w:r w:rsidRPr="00840228">
        <w:rPr>
          <w:rFonts w:cs="Times New Roman"/>
          <w:noProof/>
          <w:szCs w:val="24"/>
        </w:rPr>
        <w:t>: 190–200.</w:t>
      </w:r>
    </w:p>
    <w:p w14:paraId="3075D96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nkler, R.G. and Freeling, M.</w:t>
      </w:r>
      <w:r w:rsidRPr="00840228">
        <w:rPr>
          <w:rFonts w:cs="Times New Roman"/>
          <w:noProof/>
          <w:szCs w:val="24"/>
        </w:rPr>
        <w:t xml:space="preserve"> (1994). Physiological genetics of the dominant gibberellin-nonresponsive maize dwarfs, Dwart8 and Dwart9. Planta </w:t>
      </w:r>
      <w:r w:rsidRPr="00840228">
        <w:rPr>
          <w:rFonts w:cs="Times New Roman"/>
          <w:b/>
          <w:bCs/>
          <w:noProof/>
          <w:szCs w:val="24"/>
        </w:rPr>
        <w:t>193</w:t>
      </w:r>
      <w:r w:rsidRPr="00840228">
        <w:rPr>
          <w:rFonts w:cs="Times New Roman"/>
          <w:noProof/>
          <w:szCs w:val="24"/>
        </w:rPr>
        <w:t>: 341–348.</w:t>
      </w:r>
    </w:p>
    <w:p w14:paraId="3422009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olfe, C.J., Kohane, I.S., and Butte, A.J.</w:t>
      </w:r>
      <w:r w:rsidRPr="00840228">
        <w:rPr>
          <w:rFonts w:cs="Times New Roman"/>
          <w:noProof/>
          <w:szCs w:val="24"/>
        </w:rPr>
        <w:t xml:space="preserve"> (2005). Systematic survey reveals general applicability of “guilt-by-association” within gene coexpression networks. BMC Bioinformatics </w:t>
      </w:r>
      <w:r w:rsidRPr="00840228">
        <w:rPr>
          <w:rFonts w:cs="Times New Roman"/>
          <w:b/>
          <w:bCs/>
          <w:noProof/>
          <w:szCs w:val="24"/>
        </w:rPr>
        <w:t>6</w:t>
      </w:r>
      <w:r w:rsidRPr="00840228">
        <w:rPr>
          <w:rFonts w:cs="Times New Roman"/>
          <w:noProof/>
          <w:szCs w:val="24"/>
        </w:rPr>
        <w:t>: 227.</w:t>
      </w:r>
    </w:p>
    <w:p w14:paraId="177D4ED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ray, G.A.</w:t>
      </w:r>
      <w:r w:rsidRPr="00840228">
        <w:rPr>
          <w:rFonts w:cs="Times New Roman"/>
          <w:noProof/>
          <w:szCs w:val="24"/>
        </w:rPr>
        <w:t xml:space="preserve"> (2007). The evolutionary significance of cis-regulatory mutations. Nat. Rev. Genet. </w:t>
      </w:r>
      <w:r w:rsidRPr="00840228">
        <w:rPr>
          <w:rFonts w:cs="Times New Roman"/>
          <w:b/>
          <w:bCs/>
          <w:noProof/>
          <w:szCs w:val="24"/>
        </w:rPr>
        <w:t>8</w:t>
      </w:r>
      <w:r w:rsidRPr="00840228">
        <w:rPr>
          <w:rFonts w:cs="Times New Roman"/>
          <w:noProof/>
          <w:szCs w:val="24"/>
        </w:rPr>
        <w:t>: 206–16.</w:t>
      </w:r>
    </w:p>
    <w:p w14:paraId="3D473BF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Zheng, Z.-L. and Zhao, Y.</w:t>
      </w:r>
      <w:r w:rsidRPr="00840228">
        <w:rPr>
          <w:rFonts w:cs="Times New Roman"/>
          <w:noProof/>
          <w:szCs w:val="24"/>
        </w:rPr>
        <w:t xml:space="preserve"> (2013). Transcriptome comparison and gene coexpression network analysis provide a systems view of citrus response to “Candidatus Liberibacter asiaticus” infection. BMC Genomics </w:t>
      </w:r>
      <w:r w:rsidRPr="00840228">
        <w:rPr>
          <w:rFonts w:cs="Times New Roman"/>
          <w:b/>
          <w:bCs/>
          <w:noProof/>
          <w:szCs w:val="24"/>
        </w:rPr>
        <w:t>14</w:t>
      </w:r>
      <w:r w:rsidRPr="00840228">
        <w:rPr>
          <w:rFonts w:cs="Times New Roman"/>
          <w:noProof/>
          <w:szCs w:val="24"/>
        </w:rPr>
        <w:t>: 27.</w:t>
      </w:r>
    </w:p>
    <w:p w14:paraId="70D55297" w14:textId="77777777" w:rsidR="00840228" w:rsidRPr="00840228" w:rsidRDefault="00840228" w:rsidP="00840228">
      <w:pPr>
        <w:widowControl w:val="0"/>
        <w:autoSpaceDE w:val="0"/>
        <w:autoSpaceDN w:val="0"/>
        <w:adjustRightInd w:val="0"/>
        <w:ind w:left="480" w:hanging="480"/>
        <w:rPr>
          <w:noProof/>
        </w:rPr>
      </w:pPr>
      <w:r w:rsidRPr="00840228">
        <w:rPr>
          <w:rFonts w:cs="Times New Roman"/>
          <w:b/>
          <w:bCs/>
          <w:noProof/>
          <w:szCs w:val="24"/>
        </w:rPr>
        <w:t>Ziegler, G., Kear, P.J., Wu, D., Ziyomo, C., Lipka, A.E., Gore, M., Hoekenga, O., and Baxter, I.</w:t>
      </w:r>
      <w:r w:rsidRPr="00840228">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t>Tables</w:t>
      </w:r>
    </w:p>
    <w:p w14:paraId="783442E6" w14:textId="6AC4F739" w:rsidR="006B6660" w:rsidRDefault="006B6660" w:rsidP="006B6660">
      <w:pPr>
        <w:pStyle w:val="Heading2"/>
      </w:pPr>
      <w:bookmarkStart w:id="382" w:name="_Ref522107570"/>
      <w:r>
        <w:t>Table 1</w:t>
      </w:r>
      <w:bookmarkEnd w:id="382"/>
    </w:p>
    <w:p w14:paraId="214D25B1" w14:textId="7346DBE7"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r w:rsidR="00923A5D" w:rsidRPr="0045686C">
        <w:t>Eq.</w:t>
      </w:r>
      <w:r w:rsidR="00923A5D">
        <w:t xml:space="preserve"> </w:t>
      </w:r>
      <w:r w:rsidR="00923A5D" w:rsidRPr="0045686C">
        <w:t>1</w:t>
      </w:r>
      <w:r w:rsidR="001F710F">
        <w:fldChar w:fldCharType="end"/>
      </w:r>
      <w:r w:rsidR="001F710F">
        <w:t>) and locality (</w:t>
      </w:r>
      <w:r w:rsidR="001F710F">
        <w:fldChar w:fldCharType="begin"/>
      </w:r>
      <w:r w:rsidR="001F710F">
        <w:instrText xml:space="preserve"> REF _Ref464049667 \h </w:instrText>
      </w:r>
      <w:r w:rsidR="001F710F">
        <w:fldChar w:fldCharType="separate"/>
      </w:r>
      <w:r w:rsidR="00923A5D">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383" w:name="_Ref522107582"/>
      <w:r>
        <w:t>Table 2</w:t>
      </w:r>
      <w:bookmarkEnd w:id="383"/>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384" w:name="_Ref444765587"/>
      <w:r>
        <w:t>Figure 1</w:t>
      </w:r>
      <w:bookmarkEnd w:id="384"/>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385" w:name="_Ref487124030"/>
      <w:r>
        <w:t>Figure 2</w:t>
      </w:r>
      <w:bookmarkEnd w:id="385"/>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386" w:name="_Ref456807908"/>
      <w:bookmarkStart w:id="387" w:name="_Ref458794783"/>
      <w:r>
        <w:t>Figure 3</w:t>
      </w:r>
      <w:bookmarkEnd w:id="386"/>
      <w:bookmarkEnd w:id="387"/>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388" w:name="_Ref458700744"/>
      <w:r>
        <w:t>Figure 4</w:t>
      </w:r>
      <w:bookmarkStart w:id="389" w:name="EditPoint"/>
      <w:bookmarkEnd w:id="388"/>
      <w:bookmarkEnd w:id="389"/>
    </w:p>
    <w:p w14:paraId="7AB7AC82" w14:textId="77777777" w:rsidR="00C85AF2" w:rsidRDefault="00C85AF2" w:rsidP="001C401A">
      <w:pPr>
        <w:pStyle w:val="Heading4"/>
        <w:jc w:val="left"/>
      </w:pPr>
      <w:r>
        <w:t>Strength of co-expression among GO terms at varying levels of MCR</w:t>
      </w:r>
    </w:p>
    <w:p w14:paraId="1BB90B9C" w14:textId="0836AB46"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del w:id="390" w:author="rob" w:date="2018-08-12T15:20:00Z">
        <w:r>
          <w:delText>GO terms</w:delText>
        </w:r>
      </w:del>
      <w:ins w:id="391"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392" w:name="_Ref458721156"/>
      <w:bookmarkStart w:id="393" w:name="_Ref447197618"/>
      <w:r>
        <w:t>Figure 5</w:t>
      </w:r>
      <w:bookmarkEnd w:id="392"/>
      <w:bookmarkEnd w:id="393"/>
    </w:p>
    <w:p w14:paraId="38CD5098" w14:textId="65FC48BC" w:rsidR="00C85AF2" w:rsidRDefault="00C85AF2" w:rsidP="001C401A">
      <w:pPr>
        <w:pStyle w:val="Heading4"/>
        <w:jc w:val="left"/>
      </w:pPr>
      <w:r>
        <w:t>S</w:t>
      </w:r>
      <w:r w:rsidR="00282527">
        <w:t>trength of co-expression among GO terms at varying levels of FCR</w:t>
      </w:r>
    </w:p>
    <w:p w14:paraId="64A35CFE" w14:textId="2493E6F6" w:rsidR="00C85AF2" w:rsidRDefault="00C85AF2" w:rsidP="001C401A">
      <w:pPr>
        <w:pStyle w:val="Subtitle"/>
      </w:pPr>
      <w:del w:id="394" w:author="rob" w:date="2018-08-12T15:20:00Z">
        <w:r>
          <w:delText>Strongly</w:delText>
        </w:r>
      </w:del>
      <w:ins w:id="395" w:author="rob" w:date="2018-08-12T15:20:00Z">
        <w:r w:rsidR="00181EDE">
          <w:t>GO terms with significantly</w:t>
        </w:r>
      </w:ins>
      <w:r w:rsidR="00181EDE">
        <w:t xml:space="preserve"> co-expressed </w:t>
      </w:r>
      <w:del w:id="396" w:author="rob" w:date="2018-08-12T15:20:00Z">
        <w:r>
          <w:delText>GO terms</w:delText>
        </w:r>
      </w:del>
      <w:ins w:id="397"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398" w:name="_Ref485996339"/>
      <w:r>
        <w:t>Figure 6</w:t>
      </w:r>
      <w:bookmarkEnd w:id="398"/>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399" w:name="_Ref481757037"/>
      <w:bookmarkStart w:id="400" w:name="_Ref484529183"/>
      <w:r>
        <w:t>Figure</w:t>
      </w:r>
      <w:r w:rsidR="004603F1">
        <w:t xml:space="preserve"> 7</w:t>
      </w:r>
      <w:bookmarkEnd w:id="399"/>
      <w:bookmarkEnd w:id="400"/>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401" w:name="_Ref484091798"/>
      <w:r>
        <w:t>Figure</w:t>
      </w:r>
      <w:r w:rsidR="004603F1">
        <w:t xml:space="preserve"> 8</w:t>
      </w:r>
      <w:bookmarkEnd w:id="401"/>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402" w:author="rob" w:date="2018-08-12T15:20:00Z">
        <w:r>
          <w:delText>null segregating</w:delText>
        </w:r>
      </w:del>
      <w:ins w:id="403"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bookmarkStart w:id="404" w:name="_Ref522191446"/>
      <w:r>
        <w:t xml:space="preserve">Supp. </w:t>
      </w:r>
      <w:bookmarkStart w:id="405" w:name="_Ref458774860"/>
      <w:r w:rsidRPr="006C60D0">
        <w:t>Table 1</w:t>
      </w:r>
      <w:bookmarkEnd w:id="404"/>
      <w:bookmarkEnd w:id="405"/>
    </w:p>
    <w:p w14:paraId="6AFA5E80" w14:textId="7CD55CB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3A5D">
        <w:t>Table 1</w:t>
      </w:r>
      <w:r w:rsidR="00926097">
        <w:fldChar w:fldCharType="end"/>
      </w:r>
      <w:r w:rsidRPr="00090D50">
        <w:t>.</w:t>
      </w:r>
    </w:p>
    <w:p w14:paraId="673AA25D" w14:textId="15AF32AF" w:rsidR="00D966F0" w:rsidRDefault="00D966F0" w:rsidP="00090D50">
      <w:pPr>
        <w:pStyle w:val="Heading2"/>
      </w:pPr>
      <w:bookmarkStart w:id="406" w:name="_Ref522191469"/>
      <w:r>
        <w:t xml:space="preserve">Supp. </w:t>
      </w:r>
      <w:bookmarkStart w:id="407" w:name="_Ref458774880"/>
      <w:r>
        <w:t>Table 2</w:t>
      </w:r>
      <w:bookmarkEnd w:id="406"/>
      <w:bookmarkEnd w:id="407"/>
    </w:p>
    <w:p w14:paraId="31B0F9BA" w14:textId="54F35F23"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3A5D">
        <w:t>Table 2</w:t>
      </w:r>
      <w:r w:rsidR="00926097">
        <w:fldChar w:fldCharType="end"/>
      </w:r>
      <w:r w:rsidRPr="00090D50">
        <w:t>.</w:t>
      </w:r>
    </w:p>
    <w:p w14:paraId="2C85D33D" w14:textId="68201420" w:rsidR="00D966F0" w:rsidRDefault="00D966F0" w:rsidP="00090D50">
      <w:pPr>
        <w:pStyle w:val="Heading2"/>
      </w:pPr>
      <w:bookmarkStart w:id="408" w:name="_Ref522191488"/>
      <w:r>
        <w:t>Supp. Table 3</w:t>
      </w:r>
      <w:bookmarkEnd w:id="408"/>
    </w:p>
    <w:p w14:paraId="7751D7DA" w14:textId="79EC348A"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3A5D">
        <w:t>Table 2</w:t>
      </w:r>
      <w:r w:rsidR="00926097">
        <w:fldChar w:fldCharType="end"/>
      </w:r>
      <w:r>
        <w:t>.</w:t>
      </w:r>
    </w:p>
    <w:p w14:paraId="33576DB9" w14:textId="2846EAA1" w:rsidR="00D966F0" w:rsidRDefault="00D966F0" w:rsidP="00D966F0">
      <w:pPr>
        <w:pStyle w:val="Heading2"/>
      </w:pPr>
      <w:bookmarkStart w:id="409" w:name="_Ref522191590"/>
      <w:r>
        <w:t>Supp. Table 4</w:t>
      </w:r>
      <w:bookmarkEnd w:id="409"/>
    </w:p>
    <w:p w14:paraId="43A3EFAA" w14:textId="12391E73"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3A5D">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3A5D">
        <w:t>Figure 5</w:t>
      </w:r>
      <w:r w:rsidR="00926097">
        <w:fldChar w:fldCharType="end"/>
      </w:r>
      <w:r>
        <w:t>.</w:t>
      </w:r>
    </w:p>
    <w:p w14:paraId="43B6B337" w14:textId="69D4BFCA" w:rsidR="00D966F0" w:rsidRDefault="00D966F0" w:rsidP="00D966F0">
      <w:pPr>
        <w:pStyle w:val="Heading2"/>
      </w:pPr>
      <w:bookmarkStart w:id="410" w:name="_Ref522191835"/>
      <w:r>
        <w:t>Supp. Table 5</w:t>
      </w:r>
      <w:bookmarkEnd w:id="410"/>
    </w:p>
    <w:p w14:paraId="21CE939B" w14:textId="6DDD022E"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C6A7D09" w14:textId="3A79450D" w:rsidR="00D966F0" w:rsidRDefault="00D966F0" w:rsidP="00D966F0">
      <w:pPr>
        <w:pStyle w:val="Heading2"/>
      </w:pPr>
      <w:bookmarkStart w:id="411" w:name="_Ref522191872"/>
      <w:r>
        <w:t>Supp. Table 6</w:t>
      </w:r>
      <w:bookmarkEnd w:id="411"/>
    </w:p>
    <w:p w14:paraId="21DE17BB" w14:textId="03086ACB" w:rsidR="00523CA2" w:rsidRDefault="00523CA2" w:rsidP="00523CA2">
      <w:bookmarkStart w:id="412"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B7F9160" w14:textId="6CB2EC31" w:rsidR="00D966F0" w:rsidRDefault="00D966F0" w:rsidP="00D966F0">
      <w:pPr>
        <w:pStyle w:val="Heading2"/>
      </w:pPr>
      <w:bookmarkStart w:id="413" w:name="_Ref522191891"/>
      <w:r>
        <w:t>Supp. Table 7</w:t>
      </w:r>
      <w:bookmarkEnd w:id="412"/>
      <w:bookmarkEnd w:id="413"/>
    </w:p>
    <w:p w14:paraId="3D89111B" w14:textId="37B227A9"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2030EA9" w14:textId="38480232" w:rsidR="00D966F0" w:rsidRDefault="00D966F0" w:rsidP="00D966F0">
      <w:pPr>
        <w:pStyle w:val="Heading2"/>
      </w:pPr>
      <w:bookmarkStart w:id="414" w:name="_Ref522192395"/>
      <w:r>
        <w:t>Supp. Table 8</w:t>
      </w:r>
      <w:bookmarkEnd w:id="414"/>
    </w:p>
    <w:p w14:paraId="2B573E72" w14:textId="1B14D19B"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554A0621" w14:textId="0FCFA0C4" w:rsidR="00D966F0" w:rsidRDefault="00D966F0" w:rsidP="00D966F0">
      <w:pPr>
        <w:pStyle w:val="Heading2"/>
      </w:pPr>
      <w:bookmarkStart w:id="415" w:name="_Ref522192418"/>
      <w:r>
        <w:t>Supp. Table 9</w:t>
      </w:r>
      <w:bookmarkEnd w:id="415"/>
    </w:p>
    <w:p w14:paraId="746E73DF" w14:textId="529FF6ED"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1CAAFD4" w14:textId="4D8B4F4F" w:rsidR="00D966F0" w:rsidRDefault="00D966F0" w:rsidP="00D966F0">
      <w:pPr>
        <w:pStyle w:val="Heading2"/>
      </w:pPr>
      <w:bookmarkStart w:id="416" w:name="_Ref522192440"/>
      <w:r>
        <w:t>Supp. Table 10</w:t>
      </w:r>
      <w:bookmarkEnd w:id="416"/>
    </w:p>
    <w:p w14:paraId="3076F7F7" w14:textId="051418BF"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61F658F" w14:textId="0721A300" w:rsidR="00CF5CA1" w:rsidRDefault="00D966F0" w:rsidP="00CF5CA1">
      <w:pPr>
        <w:pStyle w:val="Heading2"/>
      </w:pPr>
      <w:bookmarkStart w:id="417" w:name="_Ref522192542"/>
      <w:r>
        <w:t>Supp. Table 11</w:t>
      </w:r>
      <w:bookmarkEnd w:id="417"/>
    </w:p>
    <w:p w14:paraId="6CDB140A" w14:textId="3F2BFC47" w:rsidR="00523CA2" w:rsidRDefault="00523CA2" w:rsidP="00523CA2">
      <w:bookmarkStart w:id="418"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923A5D">
        <w:t>Figure 6</w:t>
      </w:r>
      <w:r w:rsidR="002D20FF">
        <w:fldChar w:fldCharType="end"/>
      </w:r>
      <w:r w:rsidR="002D20FF">
        <w:t>.</w:t>
      </w:r>
    </w:p>
    <w:p w14:paraId="111CEE6F" w14:textId="066116A1" w:rsidR="00CF5CA1" w:rsidRDefault="00CF5CA1" w:rsidP="00CF5CA1">
      <w:pPr>
        <w:pStyle w:val="Heading2"/>
      </w:pPr>
      <w:bookmarkStart w:id="419" w:name="_Ref522108751"/>
      <w:r>
        <w:t>Supp. Table 12</w:t>
      </w:r>
      <w:bookmarkEnd w:id="418"/>
      <w:bookmarkEnd w:id="419"/>
    </w:p>
    <w:p w14:paraId="3D653AF8" w14:textId="4220A85C" w:rsidR="00523CA2" w:rsidRDefault="00523CA2" w:rsidP="00523CA2">
      <w:bookmarkStart w:id="420"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923A5D">
        <w:t>Figure 1</w:t>
      </w:r>
      <w:r w:rsidR="00E75117">
        <w:fldChar w:fldCharType="end"/>
      </w:r>
      <w:r w:rsidR="00E75117">
        <w:t>.</w:t>
      </w:r>
    </w:p>
    <w:p w14:paraId="5CC9EFAC" w14:textId="445B68F0" w:rsidR="00CB3408" w:rsidRDefault="00CB3408" w:rsidP="0070742F">
      <w:pPr>
        <w:pStyle w:val="Heading2"/>
      </w:pPr>
      <w:bookmarkStart w:id="421" w:name="_Ref522192707"/>
      <w:r>
        <w:t>Supp</w:t>
      </w:r>
      <w:r w:rsidR="00845A0B">
        <w:t>.</w:t>
      </w:r>
      <w:r>
        <w:t xml:space="preserve"> Table 13</w:t>
      </w:r>
      <w:bookmarkEnd w:id="420"/>
      <w:bookmarkEnd w:id="421"/>
    </w:p>
    <w:p w14:paraId="38A50CF1" w14:textId="16752177" w:rsidR="00936703" w:rsidRPr="00936703" w:rsidRDefault="00936703" w:rsidP="00936703">
      <w:bookmarkStart w:id="422"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12ECCA1" w14:textId="7BD66C34" w:rsidR="00467DF9" w:rsidRDefault="00467DF9" w:rsidP="0070742F">
      <w:pPr>
        <w:pStyle w:val="Heading2"/>
      </w:pPr>
      <w:bookmarkStart w:id="423" w:name="_Ref522192718"/>
      <w:r>
        <w:t>Supp. Table 14</w:t>
      </w:r>
      <w:bookmarkEnd w:id="422"/>
      <w:bookmarkEnd w:id="423"/>
    </w:p>
    <w:p w14:paraId="527303DD" w14:textId="29269125"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424" w:name="_Ref447013206"/>
      <w:r>
        <w:t>Supp. Figure 1</w:t>
      </w:r>
      <w:bookmarkEnd w:id="424"/>
    </w:p>
    <w:p w14:paraId="084FE236" w14:textId="6F277375" w:rsidR="00DB7771" w:rsidRDefault="00DB7771" w:rsidP="00D45ACC">
      <w:pPr>
        <w:pStyle w:val="Heading3"/>
      </w:pPr>
      <w:r>
        <w:t>ZmPAN</w:t>
      </w:r>
      <w:r w:rsidR="00145345">
        <w:t xml:space="preserve"> network health</w:t>
      </w:r>
    </w:p>
    <w:p w14:paraId="7BA5F2BA" w14:textId="598378EC"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425" w:author="rob" w:date="2018-08-12T15:20:00Z">
        <w:r w:rsidR="00594F23">
          <w:delText>in</w:delText>
        </w:r>
      </w:del>
      <w:ins w:id="426"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427"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428" w:author="rob" w:date="2018-08-12T15:20:00Z">
        <w:r w:rsidRPr="0089736C">
          <w:delText>.</w:delText>
        </w:r>
      </w:del>
      <w:r w:rsidR="00E04FA4">
        <w:t>. S</w:t>
      </w:r>
      <w:ins w:id="429" w:author="rob" w:date="2018-08-12T15:20:00Z">
        <w:r w:rsidR="00387864">
          <w:t xml:space="preserve">upports </w:t>
        </w:r>
        <w:r w:rsidR="00387864">
          <w:fldChar w:fldCharType="begin"/>
        </w:r>
        <w:r w:rsidR="00387864">
          <w:instrText xml:space="preserve"> REF _Ref444765587 \h </w:instrText>
        </w:r>
      </w:ins>
      <w:ins w:id="430" w:author="rob" w:date="2018-08-12T15:20:00Z">
        <w:r w:rsidR="00387864">
          <w:fldChar w:fldCharType="separate"/>
        </w:r>
      </w:ins>
      <w:ins w:id="431" w:author="rob" w:date="2018-08-16T14:57:00Z">
        <w:r w:rsidR="00923A5D">
          <w:t>Figure 1</w:t>
        </w:r>
      </w:ins>
      <w:ins w:id="432" w:author="rob" w:date="2018-08-12T15:20:00Z">
        <w:r w:rsidR="00387864">
          <w:fldChar w:fldCharType="end"/>
        </w:r>
      </w:ins>
      <w:r w:rsidR="00E04FA4">
        <w:t>.</w:t>
      </w:r>
    </w:p>
    <w:p w14:paraId="0FCC0CF0" w14:textId="5B7527BF" w:rsidR="00DE6B75" w:rsidRPr="00DE6B75" w:rsidRDefault="001A457D" w:rsidP="00416E74">
      <w:pPr>
        <w:pStyle w:val="Heading2"/>
      </w:pPr>
      <w:bookmarkStart w:id="433" w:name="_Ref447013895"/>
      <w:r>
        <w:t>Supp. Figure 2</w:t>
      </w:r>
      <w:bookmarkEnd w:id="433"/>
    </w:p>
    <w:p w14:paraId="302F6CD2" w14:textId="12E5730F" w:rsidR="00DB7771" w:rsidRPr="00DB7771" w:rsidRDefault="00DB7771" w:rsidP="00D45ACC">
      <w:pPr>
        <w:pStyle w:val="Heading3"/>
      </w:pPr>
      <w:r>
        <w:t xml:space="preserve">ZmSAM </w:t>
      </w:r>
      <w:r w:rsidR="00145345">
        <w:t>network heal</w:t>
      </w:r>
      <w:r>
        <w:t>th</w:t>
      </w:r>
    </w:p>
    <w:p w14:paraId="774A1C72" w14:textId="33E378FE"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434" w:author="rob" w:date="2018-08-12T15:20:00Z">
        <w:r w:rsidR="00534074">
          <w:delText>in</w:delText>
        </w:r>
      </w:del>
      <w:ins w:id="435"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436"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437" w:author="rob" w:date="2018-08-12T15:20:00Z">
        <w:r w:rsidRPr="008F4971">
          <w:delText>.</w:delText>
        </w:r>
      </w:del>
      <w:r w:rsidR="00E04FA4">
        <w:t>. S</w:t>
      </w:r>
      <w:ins w:id="438" w:author="rob" w:date="2018-08-12T15:20:00Z">
        <w:r w:rsidR="00387864">
          <w:t xml:space="preserve">upports </w:t>
        </w:r>
        <w:r w:rsidR="00387864">
          <w:fldChar w:fldCharType="begin"/>
        </w:r>
        <w:r w:rsidR="00387864">
          <w:instrText xml:space="preserve"> REF _Ref444765587 \h </w:instrText>
        </w:r>
      </w:ins>
      <w:ins w:id="439" w:author="rob" w:date="2018-08-12T15:20:00Z">
        <w:r w:rsidR="00387864">
          <w:fldChar w:fldCharType="separate"/>
        </w:r>
      </w:ins>
      <w:ins w:id="440" w:author="rob" w:date="2018-08-16T14:57:00Z">
        <w:r w:rsidR="00923A5D">
          <w:t>Figure 1</w:t>
        </w:r>
      </w:ins>
      <w:ins w:id="441" w:author="rob" w:date="2018-08-12T15:20:00Z">
        <w:r w:rsidR="00387864">
          <w:fldChar w:fldCharType="end"/>
        </w:r>
        <w:r w:rsidRPr="008F4971">
          <w:t>.</w:t>
        </w:r>
      </w:ins>
    </w:p>
    <w:p w14:paraId="3D7B4DED" w14:textId="1942FB55" w:rsidR="00DE6B75" w:rsidRPr="00DE6B75" w:rsidRDefault="001C3822" w:rsidP="00416E74">
      <w:pPr>
        <w:pStyle w:val="Heading2"/>
      </w:pPr>
      <w:bookmarkStart w:id="442" w:name="_Ref447015478"/>
      <w:r>
        <w:t>Supp. Figure 3</w:t>
      </w:r>
      <w:bookmarkEnd w:id="442"/>
    </w:p>
    <w:p w14:paraId="2F6283B4" w14:textId="721D6F03" w:rsidR="00C50EC2" w:rsidRDefault="00C50EC2" w:rsidP="00D45ACC">
      <w:pPr>
        <w:pStyle w:val="Heading3"/>
      </w:pPr>
      <w:r>
        <w:t xml:space="preserve">ZmRoot </w:t>
      </w:r>
      <w:r w:rsidR="00145345">
        <w:t>network he</w:t>
      </w:r>
      <w:r>
        <w:t>alth</w:t>
      </w:r>
    </w:p>
    <w:p w14:paraId="0A125799" w14:textId="3E93EC8B"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443" w:author="rob" w:date="2018-08-12T15:20:00Z">
        <w:r w:rsidR="00534074">
          <w:delText>in</w:delText>
        </w:r>
      </w:del>
      <w:ins w:id="444"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445"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del w:id="446" w:author="rob" w:date="2018-08-12T15:20:00Z">
        <w:r w:rsidRPr="008F4971">
          <w:delText>.</w:delText>
        </w:r>
      </w:del>
      <w:ins w:id="447" w:author="rob" w:date="2018-08-12T15:20:00Z">
        <w:r w:rsidR="00387864">
          <w:t xml:space="preserve"> </w:t>
        </w:r>
      </w:ins>
      <w:r w:rsidR="00E04FA4">
        <w:t>S</w:t>
      </w:r>
      <w:ins w:id="448" w:author="rob" w:date="2018-08-12T15:20:00Z">
        <w:r w:rsidR="00387864">
          <w:t xml:space="preserve">upports </w:t>
        </w:r>
        <w:r w:rsidR="00387864">
          <w:fldChar w:fldCharType="begin"/>
        </w:r>
        <w:r w:rsidR="00387864">
          <w:instrText xml:space="preserve"> REF _Ref444765587 \h </w:instrText>
        </w:r>
      </w:ins>
      <w:ins w:id="449" w:author="rob" w:date="2018-08-12T15:20:00Z">
        <w:r w:rsidR="00387864">
          <w:fldChar w:fldCharType="separate"/>
        </w:r>
      </w:ins>
      <w:ins w:id="450" w:author="rob" w:date="2018-08-16T14:57:00Z">
        <w:r w:rsidR="00923A5D">
          <w:t>Figure 1</w:t>
        </w:r>
      </w:ins>
      <w:ins w:id="451" w:author="rob" w:date="2018-08-12T15:20:00Z">
        <w:r w:rsidR="00387864">
          <w:fldChar w:fldCharType="end"/>
        </w:r>
        <w:r w:rsidRPr="008F4971">
          <w:t>.</w:t>
        </w:r>
      </w:ins>
    </w:p>
    <w:p w14:paraId="591EABF0" w14:textId="65241BC3" w:rsidR="00BE7812" w:rsidRPr="00BE7812" w:rsidRDefault="00B77F44" w:rsidP="00416E74">
      <w:pPr>
        <w:pStyle w:val="Heading2"/>
      </w:pPr>
      <w:bookmarkStart w:id="452" w:name="_Ref447187909"/>
      <w:r>
        <w:t>Supp. Figure 4</w:t>
      </w:r>
      <w:bookmarkEnd w:id="452"/>
    </w:p>
    <w:p w14:paraId="1C3760BF" w14:textId="77777777" w:rsidR="00857489" w:rsidRDefault="00380825" w:rsidP="00D45ACC">
      <w:pPr>
        <w:pStyle w:val="Heading3"/>
      </w:pPr>
      <w:r>
        <w:t xml:space="preserve">MCR </w:t>
      </w:r>
      <w:r w:rsidR="00E814FD">
        <w:t>supplemental figure</w:t>
      </w:r>
    </w:p>
    <w:p w14:paraId="138732DE" w14:textId="6DAD6566"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453" w:author="rob" w:date="2018-08-12T15:20:00Z">
        <w:r w:rsidR="00E814FD">
          <w:delText>).</w:delText>
        </w:r>
      </w:del>
      <w:ins w:id="454" w:author="rob" w:date="2018-08-12T15:20:00Z">
        <w:r w:rsidR="00E814FD">
          <w:t>)</w:t>
        </w:r>
      </w:ins>
      <w:r w:rsidR="00E04FA4">
        <w:t>.</w:t>
      </w:r>
      <w:ins w:id="455" w:author="rob" w:date="2018-08-12T15:20:00Z">
        <w:r w:rsidR="00FD3325">
          <w:t xml:space="preserve"> </w:t>
        </w:r>
      </w:ins>
      <w:r w:rsidR="00E04FA4">
        <w:t>S</w:t>
      </w:r>
      <w:ins w:id="456" w:author="rob" w:date="2018-08-12T15:20:00Z">
        <w:r w:rsidR="00FD3325">
          <w:t xml:space="preserve">upports </w:t>
        </w:r>
        <w:r w:rsidR="00FD3325">
          <w:fldChar w:fldCharType="begin"/>
        </w:r>
        <w:r w:rsidR="00FD3325">
          <w:instrText xml:space="preserve"> REF _Ref458700744 \h </w:instrText>
        </w:r>
      </w:ins>
      <w:ins w:id="457" w:author="rob" w:date="2018-08-12T15:20:00Z">
        <w:r w:rsidR="00FD3325">
          <w:fldChar w:fldCharType="separate"/>
        </w:r>
      </w:ins>
      <w:ins w:id="458" w:author="rob" w:date="2018-08-16T14:57:00Z">
        <w:r w:rsidR="00923A5D">
          <w:t>Figure 4</w:t>
        </w:r>
      </w:ins>
      <w:ins w:id="459" w:author="rob" w:date="2018-08-12T15:20:00Z">
        <w:r w:rsidR="00FD3325">
          <w:fldChar w:fldCharType="end"/>
        </w:r>
        <w:r w:rsidR="00E814FD">
          <w:t>.</w:t>
        </w:r>
      </w:ins>
    </w:p>
    <w:p w14:paraId="5F9766F8" w14:textId="7E3B9F7C" w:rsidR="00D83E5D" w:rsidRPr="00D83E5D" w:rsidRDefault="00D517F6" w:rsidP="00416E74">
      <w:pPr>
        <w:pStyle w:val="Heading2"/>
      </w:pPr>
      <w:bookmarkStart w:id="460" w:name="_Ref470857301"/>
      <w:r>
        <w:t>Supp. Figure 5</w:t>
      </w:r>
      <w:bookmarkEnd w:id="460"/>
    </w:p>
    <w:p w14:paraId="3F6BA565" w14:textId="77777777" w:rsidR="002002F7" w:rsidRDefault="00E814FD" w:rsidP="00D45ACC">
      <w:pPr>
        <w:pStyle w:val="Heading3"/>
      </w:pPr>
      <w:r>
        <w:t>FCR supplemental figure</w:t>
      </w:r>
    </w:p>
    <w:p w14:paraId="1FB4E1EB" w14:textId="2D70D7E5"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461" w:author="rob" w:date="2018-08-12T15:20:00Z">
        <w:r w:rsidR="00E814FD">
          <w:delText>).</w:delText>
        </w:r>
      </w:del>
      <w:ins w:id="462" w:author="rob" w:date="2018-08-12T15:20:00Z">
        <w:r w:rsidR="00E814FD">
          <w:t>)</w:t>
        </w:r>
      </w:ins>
      <w:r w:rsidR="00E04FA4">
        <w:t>.</w:t>
      </w:r>
      <w:ins w:id="463" w:author="rob" w:date="2018-08-12T15:20:00Z">
        <w:r w:rsidR="00E33909">
          <w:t xml:space="preserve"> </w:t>
        </w:r>
      </w:ins>
      <w:r w:rsidR="00E04FA4">
        <w:t>S</w:t>
      </w:r>
      <w:ins w:id="464" w:author="rob" w:date="2018-08-12T15:20:00Z">
        <w:r w:rsidR="00E33909">
          <w:t xml:space="preserve">upports </w:t>
        </w:r>
        <w:r w:rsidR="00E33909">
          <w:fldChar w:fldCharType="begin"/>
        </w:r>
        <w:r w:rsidR="00E33909">
          <w:instrText xml:space="preserve"> REF _Ref458721156 \h </w:instrText>
        </w:r>
      </w:ins>
      <w:ins w:id="465" w:author="rob" w:date="2018-08-12T15:20:00Z">
        <w:r w:rsidR="00E33909">
          <w:fldChar w:fldCharType="separate"/>
        </w:r>
      </w:ins>
      <w:ins w:id="466" w:author="rob" w:date="2018-08-16T14:57:00Z">
        <w:r w:rsidR="00923A5D">
          <w:t>Figure 5</w:t>
        </w:r>
      </w:ins>
      <w:ins w:id="467" w:author="rob" w:date="2018-08-12T15:20:00Z">
        <w:r w:rsidR="00E33909">
          <w:fldChar w:fldCharType="end"/>
        </w:r>
        <w:r w:rsidR="00E814FD">
          <w:t>.</w:t>
        </w:r>
      </w:ins>
    </w:p>
    <w:p w14:paraId="0DE3D1EA" w14:textId="3259514E" w:rsidR="00803776" w:rsidRPr="00803776" w:rsidRDefault="00623452" w:rsidP="00416E74">
      <w:pPr>
        <w:pStyle w:val="Heading2"/>
      </w:pPr>
      <w:bookmarkStart w:id="468" w:name="_Ref481678956"/>
      <w:r>
        <w:t>Supp. Figure 6</w:t>
      </w:r>
      <w:bookmarkEnd w:id="468"/>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0FEAFBCA"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923A5D">
        <w:t>Table 1</w:t>
      </w:r>
      <w:r w:rsidR="00E04FA4">
        <w:fldChar w:fldCharType="end"/>
      </w:r>
      <w:r w:rsidR="00E04FA4">
        <w:t>.</w:t>
      </w:r>
    </w:p>
    <w:p w14:paraId="28360837" w14:textId="4B7B9BA7" w:rsidR="004409E3" w:rsidRPr="00844AFF" w:rsidRDefault="004409E3" w:rsidP="00416E74">
      <w:pPr>
        <w:pStyle w:val="Heading2"/>
      </w:pPr>
      <w:bookmarkStart w:id="469" w:name="_Ref486000600"/>
      <w:r>
        <w:t>Supp. Figure 7</w:t>
      </w:r>
      <w:bookmarkEnd w:id="469"/>
    </w:p>
    <w:p w14:paraId="3BE5DCC1" w14:textId="5A26FF2A" w:rsidR="004409E3" w:rsidRPr="00975FFB" w:rsidRDefault="004409E3" w:rsidP="00D45ACC">
      <w:pPr>
        <w:pStyle w:val="Heading3"/>
      </w:pPr>
      <w:r>
        <w:t>Element HPO candidate gene overlap</w:t>
      </w:r>
      <w:r w:rsidR="00C04316">
        <w:t xml:space="preserve"> heatmap</w:t>
      </w:r>
    </w:p>
    <w:p w14:paraId="7C52A97B" w14:textId="6612254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923A5D">
        <w:t>Figure 6</w:t>
      </w:r>
      <w:r w:rsidR="006149E8">
        <w:fldChar w:fldCharType="end"/>
      </w:r>
      <w:r w:rsidR="006149E8">
        <w:t>.</w:t>
      </w:r>
    </w:p>
    <w:p w14:paraId="7EF8D050" w14:textId="77777777" w:rsidR="004409E3" w:rsidRPr="004409E3" w:rsidRDefault="004409E3" w:rsidP="001C401A"/>
    <w:p w14:paraId="2C78F21B" w14:textId="4CB27B27" w:rsidR="005F615E" w:rsidRPr="009D6D83" w:rsidRDefault="005F615E" w:rsidP="00416E74">
      <w:pPr>
        <w:pStyle w:val="Heading2"/>
      </w:pPr>
      <w:bookmarkStart w:id="470" w:name="_Ref483951527"/>
      <w:r>
        <w:t>Supp. Figure</w:t>
      </w:r>
      <w:r w:rsidR="005A6B5F">
        <w:t xml:space="preserve"> 8</w:t>
      </w:r>
      <w:bookmarkEnd w:id="470"/>
    </w:p>
    <w:p w14:paraId="36ECB905" w14:textId="77777777" w:rsidR="005F615E" w:rsidRDefault="005F615E" w:rsidP="00D45ACC">
      <w:pPr>
        <w:pStyle w:val="Heading3"/>
      </w:pPr>
      <w:r>
        <w:t>GO biological process enrichment for the ionome</w:t>
      </w:r>
    </w:p>
    <w:p w14:paraId="3282CC09" w14:textId="3BE1B7AE"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923A5D">
        <w:t>Figure 6</w:t>
      </w:r>
      <w:r w:rsidR="00C30684">
        <w:fldChar w:fldCharType="end"/>
      </w:r>
      <w:r w:rsidR="00C30684">
        <w:t>.</w:t>
      </w:r>
    </w:p>
    <w:p w14:paraId="5156D1EC" w14:textId="77777777" w:rsidR="00042EA1" w:rsidRPr="004A497C" w:rsidRDefault="00042EA1" w:rsidP="00042EA1">
      <w:pPr>
        <w:pStyle w:val="Heading2"/>
      </w:pPr>
      <w:bookmarkStart w:id="471" w:name="_Ref522194476"/>
      <w:r>
        <w:t>Supp. Figure 9</w:t>
      </w:r>
      <w:bookmarkEnd w:id="471"/>
    </w:p>
    <w:p w14:paraId="0AC03BE1" w14:textId="77777777" w:rsidR="00042EA1" w:rsidRDefault="00042EA1" w:rsidP="00042EA1">
      <w:pPr>
        <w:pStyle w:val="Heading3"/>
      </w:pPr>
      <w:r>
        <w:t>Number of intervening genes between HPO gene and GWAS locus</w:t>
      </w:r>
    </w:p>
    <w:p w14:paraId="0BC5E4DB" w14:textId="3E5DEA4F" w:rsidR="00042EA1" w:rsidRDefault="00042EA1" w:rsidP="00042EA1">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 Supports </w:t>
      </w:r>
      <w:r>
        <w:fldChar w:fldCharType="begin"/>
      </w:r>
      <w:r>
        <w:instrText xml:space="preserve"> REF _Ref485996339 \h </w:instrText>
      </w:r>
      <w:r>
        <w:fldChar w:fldCharType="separate"/>
      </w:r>
      <w:r w:rsidR="00923A5D">
        <w:t>Figure 6</w:t>
      </w:r>
      <w:r>
        <w:fldChar w:fldCharType="end"/>
      </w:r>
      <w:r>
        <w:t>.</w:t>
      </w:r>
    </w:p>
    <w:p w14:paraId="0132906E" w14:textId="77777777" w:rsidR="005F615E" w:rsidRPr="005F615E" w:rsidRDefault="005F615E" w:rsidP="001C401A"/>
    <w:p w14:paraId="595BBE78" w14:textId="66ACD510" w:rsidR="009C78B5" w:rsidRDefault="00D6748B" w:rsidP="001C401A">
      <w:pPr>
        <w:pStyle w:val="Heading1"/>
      </w:pPr>
      <w:bookmarkStart w:id="472" w:name="_Ref502242324"/>
      <w:r>
        <w:t>Supplementary Text</w:t>
      </w:r>
      <w:bookmarkEnd w:id="472"/>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32493459" w:rsidR="000B4EC3" w:rsidRDefault="000B4EC3" w:rsidP="001C401A">
      <w:r>
        <w:t xml:space="preserve">Density and locality were measured for subnetworks consisting of the set of genes co-annotated to each GO term and compared to scores from 1,000 random sets of genes of the same size (see </w:t>
      </w:r>
      <w:r w:rsidR="00D50960">
        <w:fldChar w:fldCharType="begin"/>
      </w:r>
      <w:r w:rsidR="00D50960">
        <w:instrText xml:space="preserve"> REF _Ref522107570 \h </w:instrText>
      </w:r>
      <w:r w:rsidR="00D50960">
        <w:fldChar w:fldCharType="separate"/>
      </w:r>
      <w:r w:rsidR="00923A5D">
        <w:t>Table 1</w:t>
      </w:r>
      <w:r w:rsidR="00D50960">
        <w:fldChar w:fldCharType="end"/>
      </w:r>
      <w:r>
        <w:t xml:space="preserve">;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rsidR="00D50960">
        <w:fldChar w:fldCharType="begin"/>
      </w:r>
      <w:r w:rsidR="00D50960">
        <w:instrText xml:space="preserve"> REF _Ref522107570 \h </w:instrText>
      </w:r>
      <w:r w:rsidR="00D50960">
        <w:fldChar w:fldCharType="separate"/>
      </w:r>
      <w:r w:rsidR="00923A5D">
        <w:t>Table 1</w:t>
      </w:r>
      <w:r w:rsidR="00D50960">
        <w:fldChar w:fldCharType="end"/>
      </w:r>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xml:space="preserve">). </w:t>
      </w:r>
    </w:p>
    <w:p w14:paraId="50914E6E" w14:textId="77777777" w:rsidR="000B4EC3" w:rsidRDefault="000B4EC3" w:rsidP="001C401A">
      <w:pPr>
        <w:pStyle w:val="Subtitle"/>
      </w:pPr>
      <w:r>
        <w:t xml:space="preserve"> </w:t>
      </w:r>
    </w:p>
    <w:p w14:paraId="55EA44DB" w14:textId="3B060343"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rsidR="00D50960">
        <w:fldChar w:fldCharType="begin"/>
      </w:r>
      <w:r w:rsidR="00D50960">
        <w:instrText xml:space="preserve"> REF _Ref522191469 \h </w:instrText>
      </w:r>
      <w:r w:rsidR="00D50960">
        <w:fldChar w:fldCharType="separate"/>
      </w:r>
      <w:r w:rsidR="00923A5D">
        <w:t>Supp. Table 2</w:t>
      </w:r>
      <w:r w:rsidR="00D50960">
        <w:fldChar w:fldCharType="end"/>
      </w:r>
      <w:r>
        <w:t xml:space="preserve">). A large number of clusters were significantly enriched for genes that are co-annotated for the same GO term (hypergeometric </w:t>
      </w:r>
      <w:r w:rsidRPr="00A10F7A">
        <w:rPr>
          <w:i/>
        </w:rPr>
        <w:t>p</w:t>
      </w:r>
      <w:r>
        <w:t xml:space="preserve">-value ≤ 0.01; </w:t>
      </w:r>
      <w:r w:rsidR="00D50960">
        <w:fldChar w:fldCharType="begin"/>
      </w:r>
      <w:r w:rsidR="00D50960">
        <w:instrText xml:space="preserve"> REF _Ref522191488 \h </w:instrText>
      </w:r>
      <w:r w:rsidR="00D50960">
        <w:fldChar w:fldCharType="separate"/>
      </w:r>
      <w:r w:rsidR="00923A5D">
        <w:t>Supp. Table 3</w:t>
      </w:r>
      <w:r w:rsidR="00D50960">
        <w:fldChar w:fldCharType="end"/>
      </w:r>
      <w:r>
        <w:t>). Not all clusters identified previously annotated gene sets. Many strongly co-expressed clusters lacked any previously annotated function (</w:t>
      </w:r>
      <w:r w:rsidR="00D50960">
        <w:fldChar w:fldCharType="begin"/>
      </w:r>
      <w:r w:rsidR="00D50960">
        <w:instrText xml:space="preserve"> REF _Ref522107582 \h </w:instrText>
      </w:r>
      <w:r w:rsidR="00D50960">
        <w:fldChar w:fldCharType="separate"/>
      </w:r>
      <w:r w:rsidR="00923A5D">
        <w:t>Table 2</w:t>
      </w:r>
      <w:r w:rsidR="00D50960">
        <w:fldChar w:fldCharType="end"/>
      </w:r>
      <w:r>
        <w:t xml:space="preserve">; </w:t>
      </w:r>
      <w:r w:rsidR="00D50960">
        <w:fldChar w:fldCharType="begin"/>
      </w:r>
      <w:r w:rsidR="00D50960">
        <w:instrText xml:space="preserve"> REF _Ref522191488 \h </w:instrText>
      </w:r>
      <w:r w:rsidR="00D50960">
        <w:fldChar w:fldCharType="separate"/>
      </w:r>
      <w:r w:rsidR="00923A5D">
        <w:t>Supp. Table 3</w:t>
      </w:r>
      <w:r w:rsidR="00D50960">
        <w:fldChar w:fldCharType="end"/>
      </w:r>
      <w:r>
        <w:t>) potentially identifying novel co-regulated biological processes. Additionally, all networks exhibited a truncated power law distribution in the number of significant interactions (degree) for genes in the network (</w:t>
      </w:r>
      <w:r w:rsidR="00D50960">
        <w:fldChar w:fldCharType="begin"/>
      </w:r>
      <w:r w:rsidR="00D50960">
        <w:instrText xml:space="preserve"> REF _Ref447013206 \h </w:instrText>
      </w:r>
      <w:r w:rsidR="00D50960">
        <w:fldChar w:fldCharType="separate"/>
      </w:r>
      <w:r w:rsidR="00923A5D">
        <w:t>Supp. Figure 1</w:t>
      </w:r>
      <w:r w:rsidR="00D50960">
        <w:fldChar w:fldCharType="end"/>
      </w:r>
      <w:r>
        <w:t>–3), which is typical of biological networks</w:t>
      </w:r>
      <w:ins w:id="473" w:author="rob" w:date="2018-08-12T15:20:00Z">
        <w:r>
          <w:fldChar w:fldCharType="begin" w:fldLock="1"/>
        </w:r>
      </w:ins>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ins w:id="474" w:author="rob" w:date="2018-08-12T15:20:00Z">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77198680"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923A5D">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50960">
        <w:fldChar w:fldCharType="begin"/>
      </w:r>
      <w:r w:rsidR="00D50960">
        <w:instrText xml:space="preserve"> REF _Ref522192542 \h </w:instrText>
      </w:r>
      <w:r w:rsidR="00D50960">
        <w:fldChar w:fldCharType="separate"/>
      </w:r>
      <w:r w:rsidR="00923A5D">
        <w:t>Supp. Table 11</w:t>
      </w:r>
      <w:r w:rsidR="00D50960">
        <w:fldChar w:fldCharType="end"/>
      </w:r>
      <w:r w:rsidR="00D6748B">
        <w:t>). Several of the enriched GO terms were common across HPO+ sets for different elements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20C27981"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rsidR="00D50960">
        <w:fldChar w:fldCharType="begin"/>
      </w:r>
      <w:r w:rsidR="00D50960">
        <w:instrText xml:space="preserve"> REF _Ref522192542 \h </w:instrText>
      </w:r>
      <w:r w:rsidR="00D50960">
        <w:fldChar w:fldCharType="separate"/>
      </w:r>
      <w:r w:rsidR="00923A5D">
        <w:t>Supp. Table 11</w:t>
      </w:r>
      <w:r w:rsidR="00D50960">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923A5D">
        <w:t>Discussion</w:t>
      </w:r>
      <w:r>
        <w:fldChar w:fldCharType="end"/>
      </w:r>
      <w:r>
        <w:t>)</w:t>
      </w:r>
      <w:r w:rsidRPr="00E81580">
        <w:t>.</w:t>
      </w:r>
    </w:p>
    <w:p w14:paraId="39417251" w14:textId="59BB2FE2" w:rsidR="00F52A7B" w:rsidRDefault="00D6748B" w:rsidP="001C401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25CC3D79"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rsidR="00D50960">
        <w:fldChar w:fldCharType="begin"/>
      </w:r>
      <w:r w:rsidR="00D50960">
        <w:instrText xml:space="preserve"> REF _Ref481757037 \h </w:instrText>
      </w:r>
      <w:r w:rsidR="00D50960">
        <w:fldChar w:fldCharType="separate"/>
      </w:r>
      <w:r w:rsidR="00923A5D">
        <w:t>Figure 7</w:t>
      </w:r>
      <w:r w:rsidR="00D50960">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1CA30E7F"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B65009B"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rsidR="00D50960">
        <w:fldChar w:fldCharType="begin"/>
      </w:r>
      <w:r w:rsidR="00D50960">
        <w:instrText xml:space="preserve"> REF _Ref485996339 \h </w:instrText>
      </w:r>
      <w:r w:rsidR="00D50960">
        <w:fldChar w:fldCharType="separate"/>
      </w:r>
      <w:r w:rsidR="00923A5D">
        <w:t>Figure 6</w:t>
      </w:r>
      <w:r w:rsidR="00D50960">
        <w:fldChar w:fldCharType="end"/>
      </w:r>
      <w:bookmarkStart w:id="475" w:name="_GoBack"/>
      <w:bookmarkEnd w:id="475"/>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rob" w:date="2018-08-12T15:24:00Z" w:initials="r">
    <w:p w14:paraId="5EB95720" w14:textId="55A2DCBD" w:rsidR="000A6AF6" w:rsidRDefault="000A6AF6">
      <w:pPr>
        <w:pStyle w:val="CommentText"/>
      </w:pPr>
      <w:r>
        <w:rPr>
          <w:rStyle w:val="CommentReference"/>
        </w:rPr>
        <w:annotationRef/>
      </w:r>
      <w:r>
        <w:t>Citations added to refer to plant co-expression work.</w:t>
      </w:r>
    </w:p>
  </w:comment>
  <w:comment w:id="92" w:author="rob" w:date="2018-08-12T15:27:00Z" w:initials="r">
    <w:p w14:paraId="5FC63565" w14:textId="2FA0A2B4" w:rsidR="000A6AF6" w:rsidRDefault="000A6AF6">
      <w:pPr>
        <w:pStyle w:val="CommentText"/>
      </w:pPr>
      <w:r>
        <w:rPr>
          <w:rStyle w:val="CommentReference"/>
        </w:rPr>
        <w:annotationRef/>
      </w:r>
      <w:r>
        <w:t>Text was condensed and moved to discussion.</w:t>
      </w:r>
    </w:p>
  </w:comment>
  <w:comment w:id="126" w:author="rob" w:date="2018-08-12T15:29:00Z" w:initials="r">
    <w:p w14:paraId="05B6C4F3" w14:textId="4C6412A1" w:rsidR="000A6AF6" w:rsidRDefault="000A6AF6">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0A6AF6" w:rsidRDefault="000A6AF6" w:rsidP="006804EA">
      <w:r>
        <w:separator/>
      </w:r>
    </w:p>
  </w:endnote>
  <w:endnote w:type="continuationSeparator" w:id="0">
    <w:p w14:paraId="5EE2A91D" w14:textId="77777777" w:rsidR="000A6AF6" w:rsidRDefault="000A6AF6" w:rsidP="006804EA">
      <w:r>
        <w:continuationSeparator/>
      </w:r>
    </w:p>
  </w:endnote>
  <w:endnote w:type="continuationNotice" w:id="1">
    <w:p w14:paraId="7064774A" w14:textId="77777777" w:rsidR="000A6AF6" w:rsidRDefault="000A6A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4A46C0D" w:rsidR="000A6AF6" w:rsidRDefault="000A6AF6" w:rsidP="006804EA">
        <w:pPr>
          <w:pStyle w:val="Footer"/>
        </w:pPr>
        <w:r>
          <w:fldChar w:fldCharType="begin"/>
        </w:r>
        <w:r w:rsidRPr="006A5509">
          <w:instrText xml:space="preserve"> PAGE   \* MERGEFORMAT </w:instrText>
        </w:r>
        <w:r>
          <w:fldChar w:fldCharType="separate"/>
        </w:r>
        <w:r w:rsidR="00B52F6D">
          <w:rPr>
            <w:noProof/>
          </w:rPr>
          <w:t>64</w:t>
        </w:r>
        <w:r>
          <w:rPr>
            <w:noProof/>
          </w:rPr>
          <w:fldChar w:fldCharType="end"/>
        </w:r>
      </w:p>
    </w:sdtContent>
  </w:sdt>
  <w:p w14:paraId="1B93D360" w14:textId="77777777" w:rsidR="000A6AF6" w:rsidRDefault="000A6AF6"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0A6AF6" w:rsidRDefault="000A6AF6" w:rsidP="006804EA">
      <w:r>
        <w:separator/>
      </w:r>
    </w:p>
  </w:footnote>
  <w:footnote w:type="continuationSeparator" w:id="0">
    <w:p w14:paraId="65F88A12" w14:textId="77777777" w:rsidR="000A6AF6" w:rsidRDefault="000A6AF6" w:rsidP="006804EA">
      <w:r>
        <w:continuationSeparator/>
      </w:r>
    </w:p>
  </w:footnote>
  <w:footnote w:type="continuationNotice" w:id="1">
    <w:p w14:paraId="4452DC9B" w14:textId="77777777" w:rsidR="000A6AF6" w:rsidRDefault="000A6AF6">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4C4"/>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2EA1"/>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3CFF"/>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09B"/>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613"/>
    <w:rsid w:val="000A3D93"/>
    <w:rsid w:val="000A3EDD"/>
    <w:rsid w:val="000A41E2"/>
    <w:rsid w:val="000A4308"/>
    <w:rsid w:val="000A470F"/>
    <w:rsid w:val="000A4930"/>
    <w:rsid w:val="000A4BE3"/>
    <w:rsid w:val="000A5099"/>
    <w:rsid w:val="000A55DA"/>
    <w:rsid w:val="000A5B5F"/>
    <w:rsid w:val="000A615C"/>
    <w:rsid w:val="000A6953"/>
    <w:rsid w:val="000A69A9"/>
    <w:rsid w:val="000A6AF6"/>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71D"/>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3F"/>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D31"/>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A7B"/>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5E55"/>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4F9D"/>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0C3"/>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53"/>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B7F"/>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004"/>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DE0"/>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3EDC"/>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A07"/>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060"/>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151"/>
    <w:rsid w:val="00425493"/>
    <w:rsid w:val="004257FA"/>
    <w:rsid w:val="00425B03"/>
    <w:rsid w:val="0042760D"/>
    <w:rsid w:val="00427750"/>
    <w:rsid w:val="00427A88"/>
    <w:rsid w:val="0043058F"/>
    <w:rsid w:val="004305E0"/>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3FA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42AE"/>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0E6"/>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24C"/>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325"/>
    <w:rsid w:val="00566540"/>
    <w:rsid w:val="00566BF8"/>
    <w:rsid w:val="0056750D"/>
    <w:rsid w:val="005677CE"/>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544"/>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0784"/>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B5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174EC"/>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38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771"/>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398"/>
    <w:rsid w:val="006C3871"/>
    <w:rsid w:val="006C3C30"/>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1A5"/>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415"/>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0A0"/>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065"/>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64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228"/>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74"/>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791"/>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174"/>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A5D"/>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1977"/>
    <w:rsid w:val="00952128"/>
    <w:rsid w:val="009533C1"/>
    <w:rsid w:val="00953845"/>
    <w:rsid w:val="00953A00"/>
    <w:rsid w:val="00953C74"/>
    <w:rsid w:val="009540E9"/>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3E7"/>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AF2"/>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95C"/>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D7FEE"/>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3D3"/>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CA3"/>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5C8D"/>
    <w:rsid w:val="00A664E2"/>
    <w:rsid w:val="00A66C36"/>
    <w:rsid w:val="00A6718B"/>
    <w:rsid w:val="00A67320"/>
    <w:rsid w:val="00A675BC"/>
    <w:rsid w:val="00A67D22"/>
    <w:rsid w:val="00A67E42"/>
    <w:rsid w:val="00A70A3C"/>
    <w:rsid w:val="00A71256"/>
    <w:rsid w:val="00A71A15"/>
    <w:rsid w:val="00A7229F"/>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194"/>
    <w:rsid w:val="00AE22E4"/>
    <w:rsid w:val="00AE2A83"/>
    <w:rsid w:val="00AE2D99"/>
    <w:rsid w:val="00AE2F07"/>
    <w:rsid w:val="00AE349B"/>
    <w:rsid w:val="00AE37E6"/>
    <w:rsid w:val="00AE3868"/>
    <w:rsid w:val="00AE39AD"/>
    <w:rsid w:val="00AE426E"/>
    <w:rsid w:val="00AE4480"/>
    <w:rsid w:val="00AE4561"/>
    <w:rsid w:val="00AE493A"/>
    <w:rsid w:val="00AE503D"/>
    <w:rsid w:val="00AE536E"/>
    <w:rsid w:val="00AE58B8"/>
    <w:rsid w:val="00AE60B0"/>
    <w:rsid w:val="00AE6663"/>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2F6D"/>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74"/>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1FE3"/>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4E8E"/>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5CE7"/>
    <w:rsid w:val="00C56368"/>
    <w:rsid w:val="00C563CF"/>
    <w:rsid w:val="00C567BD"/>
    <w:rsid w:val="00C56A67"/>
    <w:rsid w:val="00C56BCB"/>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6BF"/>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B45"/>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7D2"/>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4BA1"/>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960"/>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1FC1"/>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2EAB"/>
    <w:rsid w:val="00EA30E4"/>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20D"/>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0FD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78900-8E1D-47DA-9442-D1DD49F3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64</Pages>
  <Words>93259</Words>
  <Characters>531581</Characters>
  <Application>Microsoft Office Word</Application>
  <DocSecurity>0</DocSecurity>
  <Lines>4429</Lines>
  <Paragraphs>124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62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59</cp:revision>
  <cp:lastPrinted>2017-11-17T22:34:00Z</cp:lastPrinted>
  <dcterms:created xsi:type="dcterms:W3CDTF">2018-08-12T20:58:00Z</dcterms:created>
  <dcterms:modified xsi:type="dcterms:W3CDTF">2018-08-16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